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0DD0D" w14:textId="52E5DD18" w:rsidR="00FF5CAA" w:rsidRDefault="00333B90" w:rsidP="001D623F">
      <w:pPr>
        <w:pStyle w:val="Title"/>
        <w:rPr>
          <w:u w:val="single"/>
        </w:rPr>
      </w:pPr>
      <w:r>
        <w:rPr>
          <w:u w:val="single"/>
        </w:rPr>
        <w:t>GENE ASSOCIATION ANALYSIS</w:t>
      </w:r>
    </w:p>
    <w:p w14:paraId="575FD5C8" w14:textId="553900D1" w:rsidR="00224662" w:rsidRDefault="00224662" w:rsidP="00224662">
      <w:pPr>
        <w:pBdr>
          <w:top w:val="thinThickThinMediumGap" w:sz="18" w:space="1" w:color="auto"/>
          <w:bottom w:val="thinThickThinMediumGap" w:sz="18" w:space="1" w:color="auto"/>
        </w:pBdr>
      </w:pPr>
      <w:r>
        <w:t>Details of relevant TFs:</w:t>
      </w:r>
    </w:p>
    <w:p w14:paraId="06E12ACB" w14:textId="7BD1731C" w:rsidR="00224662" w:rsidRDefault="00224662" w:rsidP="00224662">
      <w:pPr>
        <w:pBdr>
          <w:top w:val="thinThickThinMediumGap" w:sz="18" w:space="1" w:color="auto"/>
          <w:bottom w:val="thinThickThinMediumGap" w:sz="18" w:space="1" w:color="auto"/>
        </w:pBdr>
      </w:pPr>
      <w:r>
        <w:rPr>
          <w:b/>
          <w:bCs/>
          <w:u w:val="single"/>
        </w:rPr>
        <w:t>ColR</w:t>
      </w:r>
      <w:r>
        <w:t xml:space="preserve"> – Part of the ColR/S two component system, ColR is the seemingly positive regulator of genes involving metal ion homeostasis and membrane functionality, ColS is the sensor that somehow detects metal ions (mainly Zinc, lesser degree Fe, Mn, Cd) and activates ColR</w:t>
      </w:r>
      <w:r w:rsidR="00C35AED">
        <w:fldChar w:fldCharType="begin">
          <w:fldData xml:space="preserve">PEVuZE5vdGU+PENpdGU+PEF1dGhvcj5BaW5zYWFyPC9BdXRob3I+PFllYXI+MjAxNDwvWWVhcj48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</w:fldData>
        </w:fldChar>
      </w:r>
      <w:r w:rsidR="00C35AED">
        <w:instrText xml:space="preserve"> ADDIN EN.CITE </w:instrText>
      </w:r>
      <w:r w:rsidR="00C35AED">
        <w:fldChar w:fldCharType="begin">
          <w:fldData xml:space="preserve">PEVuZE5vdGU+PENpdGU+PEF1dGhvcj5BaW5zYWFyPC9BdXRob3I+PFllYXI+MjAxNDwvWWVhcj48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</w:fldData>
        </w:fldChar>
      </w:r>
      <w:r w:rsidR="00C35AED">
        <w:instrText xml:space="preserve"> ADDIN EN.CITE.DATA </w:instrText>
      </w:r>
      <w:r w:rsidR="00C35AED">
        <w:fldChar w:fldCharType="end"/>
      </w:r>
      <w:r w:rsidR="00C35AED">
        <w:fldChar w:fldCharType="separate"/>
      </w:r>
      <w:r w:rsidR="00C35AED">
        <w:rPr>
          <w:noProof/>
        </w:rPr>
        <w:t>[1, 2]</w:t>
      </w:r>
      <w:r w:rsidR="00C35AED">
        <w:fldChar w:fldCharType="end"/>
      </w:r>
      <w:r>
        <w:t>.</w:t>
      </w:r>
    </w:p>
    <w:p w14:paraId="2D39E080" w14:textId="49934C30" w:rsidR="00C35AED" w:rsidRDefault="00ED6F64" w:rsidP="00224662">
      <w:pPr>
        <w:pBdr>
          <w:top w:val="thinThickThinMediumGap" w:sz="18" w:space="1" w:color="auto"/>
          <w:bottom w:val="thinThickThinMediumGap" w:sz="18" w:space="1" w:color="auto"/>
        </w:pBdr>
      </w:pPr>
      <w:r>
        <w:rPr>
          <w:b/>
          <w:bCs/>
          <w:u w:val="single"/>
        </w:rPr>
        <w:t>LexA</w:t>
      </w:r>
      <w:r>
        <w:t xml:space="preserve"> </w:t>
      </w:r>
      <w:r w:rsidR="00E11783">
        <w:t>–</w:t>
      </w:r>
      <w:r>
        <w:t xml:space="preserve"> </w:t>
      </w:r>
      <w:r w:rsidR="00E11783">
        <w:t>Negative regulator likely acting via dimerization. Constantly expressed and active – deactivated by autocatalytic cleavage induced by RecA in response to DNA damage. When active, represses genes for DNA repair, error checking, etc</w:t>
      </w:r>
      <w:r w:rsidR="007522FF">
        <w:fldChar w:fldCharType="begin">
          <w:fldData xml:space="preserve">PEVuZE5vdGU+PENpdGU+PEF1dGhvcj5BYmVsbGE8L0F1dGhvcj48WWVhcj4yMDA3PC9ZZWFyPjxS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</w:fldData>
        </w:fldChar>
      </w:r>
      <w:r w:rsidR="007522FF">
        <w:instrText xml:space="preserve"> ADDIN EN.CITE </w:instrText>
      </w:r>
      <w:r w:rsidR="007522FF">
        <w:fldChar w:fldCharType="begin">
          <w:fldData xml:space="preserve">PEVuZE5vdGU+PENpdGU+PEF1dGhvcj5BYmVsbGE8L0F1dGhvcj48WWVhcj4yMDA3PC9ZZWFyPjxS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</w:fldData>
        </w:fldChar>
      </w:r>
      <w:r w:rsidR="007522FF">
        <w:instrText xml:space="preserve"> ADDIN EN.CITE.DATA </w:instrText>
      </w:r>
      <w:r w:rsidR="007522FF">
        <w:fldChar w:fldCharType="end"/>
      </w:r>
      <w:r w:rsidR="007522FF">
        <w:fldChar w:fldCharType="separate"/>
      </w:r>
      <w:r w:rsidR="007522FF">
        <w:rPr>
          <w:noProof/>
        </w:rPr>
        <w:t>[3, 4]</w:t>
      </w:r>
      <w:r w:rsidR="007522FF">
        <w:fldChar w:fldCharType="end"/>
      </w:r>
      <w:r w:rsidR="00E11783">
        <w:t>.</w:t>
      </w:r>
    </w:p>
    <w:p w14:paraId="32DE9E36" w14:textId="27ED1363" w:rsidR="00C273E4" w:rsidRDefault="00C273E4" w:rsidP="00224662">
      <w:pPr>
        <w:pBdr>
          <w:top w:val="thinThickThinMediumGap" w:sz="18" w:space="1" w:color="auto"/>
          <w:bottom w:val="thinThickThinMediumGap" w:sz="18" w:space="1" w:color="auto"/>
        </w:pBdr>
      </w:pPr>
      <w:r>
        <w:rPr>
          <w:b/>
          <w:bCs/>
          <w:u w:val="single"/>
        </w:rPr>
        <w:t>AmrZ</w:t>
      </w:r>
      <w:r>
        <w:t xml:space="preserve"> </w:t>
      </w:r>
      <w:r w:rsidR="00416B18">
        <w:t>–</w:t>
      </w:r>
      <w:r>
        <w:t xml:space="preserve"> </w:t>
      </w:r>
      <w:r w:rsidR="00416B18">
        <w:t>A.K.A AlgZ, performs both positive and negative regulation in Aeruginosa</w:t>
      </w:r>
      <w:r w:rsidR="00B00517">
        <w:t xml:space="preserve">, upregulates genes for alginate production and twitching motility whilst downregulating flagella production. Seemingly constantly active when expressed – expression mediated by Sigma factor AlgT which </w:t>
      </w:r>
      <w:r w:rsidR="00490325">
        <w:t xml:space="preserve">is sequestered by mucA when alginate content exceeds an unspecified amount (seemingly when the alginate content of the </w:t>
      </w:r>
      <w:r w:rsidR="00490325">
        <w:rPr>
          <w:i/>
          <w:iCs/>
        </w:rPr>
        <w:t>capsule</w:t>
      </w:r>
      <w:r w:rsidR="00490325">
        <w:t xml:space="preserve"> exceeds x amount)</w:t>
      </w:r>
      <w:r w:rsidR="006C0296">
        <w:t>, when alginate drops, AlgT is freed and AmrZ expressed</w:t>
      </w:r>
      <w:r w:rsidR="006C0296">
        <w:fldChar w:fldCharType="begin">
          <w:fldData xml:space="preserve">PEVuZE5vdGU+PENpdGU+PEF1dGhvcj5SYW1zZXk8L0F1dGhvcj48WWVhcj4yMDA1PC9ZZWFyPjxS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</w:fldData>
        </w:fldChar>
      </w:r>
      <w:r w:rsidR="006C0296">
        <w:instrText xml:space="preserve"> ADDIN EN.CITE </w:instrText>
      </w:r>
      <w:r w:rsidR="006C0296">
        <w:fldChar w:fldCharType="begin">
          <w:fldData xml:space="preserve">PEVuZE5vdGU+PENpdGU+PEF1dGhvcj5SYW1zZXk8L0F1dGhvcj48WWVhcj4yMDA1PC9ZZWFyPjxS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</w:fldData>
        </w:fldChar>
      </w:r>
      <w:r w:rsidR="006C0296">
        <w:instrText xml:space="preserve"> ADDIN EN.CITE.DATA </w:instrText>
      </w:r>
      <w:r w:rsidR="006C0296">
        <w:fldChar w:fldCharType="end"/>
      </w:r>
      <w:r w:rsidR="006C0296">
        <w:fldChar w:fldCharType="separate"/>
      </w:r>
      <w:r w:rsidR="006C0296">
        <w:rPr>
          <w:noProof/>
        </w:rPr>
        <w:t>[5-7]</w:t>
      </w:r>
      <w:r w:rsidR="006C0296">
        <w:fldChar w:fldCharType="end"/>
      </w:r>
      <w:r w:rsidR="006C0296">
        <w:t>.</w:t>
      </w:r>
    </w:p>
    <w:p w14:paraId="4D0D7888" w14:textId="597B92DD" w:rsidR="001156FB" w:rsidRPr="008A26A5" w:rsidRDefault="001156FB" w:rsidP="00224662">
      <w:pPr>
        <w:pBdr>
          <w:top w:val="thinThickThinMediumGap" w:sz="18" w:space="1" w:color="auto"/>
          <w:bottom w:val="thinThickThinMediumGap" w:sz="18" w:space="1" w:color="auto"/>
        </w:pBdr>
      </w:pPr>
      <w:r>
        <w:rPr>
          <w:b/>
          <w:bCs/>
          <w:u w:val="single"/>
        </w:rPr>
        <w:t>Ptxs</w:t>
      </w:r>
      <w:r w:rsidR="008A26A5">
        <w:t xml:space="preserve"> – Transcriptional repressor the seems constantly active, bound to a region overlapping the RNA pol binding site until 2KGA binds to it, causing dissociation. Commonly found as part of gad and kgu operon regulation as these operons promote 2KGA uptake and production from gluconic acid, thus ptxs acts as a “switch” for 2KGA metabolism</w:t>
      </w:r>
      <w:r w:rsidR="006C7B3A">
        <w:fldChar w:fldCharType="begin">
          <w:fldData xml:space="preserve">PEVuZE5vdGU+PENpdGU+PEF1dGhvcj5Db2xtZXI8L0F1dGhvcj48WWVhcj4xOTk4PC9ZZWFyPjxS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MzMC0zMzg8L3BhZ2VzPjx2b2x1bWU+MTc0PC92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</w:fldData>
        </w:fldChar>
      </w:r>
      <w:r w:rsidR="006C7B3A">
        <w:instrText xml:space="preserve"> ADDIN EN.CITE </w:instrText>
      </w:r>
      <w:r w:rsidR="006C7B3A">
        <w:fldChar w:fldCharType="begin">
          <w:fldData xml:space="preserve">PEVuZE5vdGU+PENpdGU+PEF1dGhvcj5Db2xtZXI8L0F1dGhvcj48WWVhcj4xOTk4PC9ZZWFyPjxS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</w:fldData>
        </w:fldChar>
      </w:r>
      <w:r w:rsidR="006C7B3A">
        <w:instrText xml:space="preserve"> ADDIN EN.CITE.DATA </w:instrText>
      </w:r>
      <w:r w:rsidR="006C7B3A">
        <w:fldChar w:fldCharType="end"/>
      </w:r>
      <w:r w:rsidR="006C7B3A">
        <w:fldChar w:fldCharType="separate"/>
      </w:r>
      <w:r w:rsidR="006C7B3A">
        <w:rPr>
          <w:noProof/>
        </w:rPr>
        <w:t>[8, 9]</w:t>
      </w:r>
      <w:r w:rsidR="006C7B3A">
        <w:fldChar w:fldCharType="end"/>
      </w:r>
      <w:r w:rsidR="008A26A5">
        <w:t>.</w:t>
      </w:r>
    </w:p>
    <w:p w14:paraId="00F4E3F7" w14:textId="334B46E2" w:rsidR="001156FB" w:rsidRDefault="001156FB" w:rsidP="00224662">
      <w:pPr>
        <w:pBdr>
          <w:top w:val="thinThickThinMediumGap" w:sz="18" w:space="1" w:color="auto"/>
          <w:bottom w:val="thinThickThinMediumGap" w:sz="18" w:space="1" w:color="auto"/>
        </w:pBdr>
      </w:pPr>
      <w:r>
        <w:rPr>
          <w:b/>
          <w:bCs/>
          <w:u w:val="single"/>
        </w:rPr>
        <w:t>LasR</w:t>
      </w:r>
      <w:r w:rsidR="000E7220">
        <w:t xml:space="preserve"> </w:t>
      </w:r>
      <w:r w:rsidR="009D14BC">
        <w:t>–</w:t>
      </w:r>
      <w:r w:rsidR="000E7220">
        <w:t xml:space="preserve"> </w:t>
      </w:r>
      <w:r w:rsidR="009D14BC">
        <w:t>Transcriptional activator of las genes (virulence associated proteases)</w:t>
      </w:r>
      <w:r w:rsidR="009E42FE">
        <w:t xml:space="preserve"> activated by </w:t>
      </w:r>
      <w:proofErr w:type="gramStart"/>
      <w:r w:rsidR="009E42FE">
        <w:t>P.Aeruginosa</w:t>
      </w:r>
      <w:proofErr w:type="gramEnd"/>
      <w:r w:rsidR="009E42FE">
        <w:t xml:space="preserve"> autoinducer “OdDHL”, a molecule involved in quorum sensing; LasR genes seemingly activate when population density exceeds “x” amount</w:t>
      </w:r>
      <w:r w:rsidR="006C7B3A">
        <w:fldChar w:fldCharType="begin">
          <w:fldData xml:space="preserve">PEVuZE5vdGU+PENpdGU+PEF1dGhvcj5Zb3U8L0F1dGhvcj48WWVhcj4xOTk2PC9ZZWFyPjxSZWNO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</w:fldData>
        </w:fldChar>
      </w:r>
      <w:r w:rsidR="006C7B3A">
        <w:instrText xml:space="preserve"> ADDIN EN.CITE </w:instrText>
      </w:r>
      <w:r w:rsidR="006C7B3A">
        <w:fldChar w:fldCharType="begin">
          <w:fldData xml:space="preserve">PEVuZE5vdGU+PENpdGU+PEF1dGhvcj5Zb3U8L0F1dGhvcj48WWVhcj4xOTk2PC9ZZWFyPjxSZWNO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</w:fldData>
        </w:fldChar>
      </w:r>
      <w:r w:rsidR="006C7B3A">
        <w:instrText xml:space="preserve"> ADDIN EN.CITE.DATA </w:instrText>
      </w:r>
      <w:r w:rsidR="006C7B3A">
        <w:fldChar w:fldCharType="end"/>
      </w:r>
      <w:r w:rsidR="006C7B3A">
        <w:fldChar w:fldCharType="separate"/>
      </w:r>
      <w:r w:rsidR="006C7B3A">
        <w:rPr>
          <w:noProof/>
        </w:rPr>
        <w:t>[10, 11]</w:t>
      </w:r>
      <w:r w:rsidR="006C7B3A">
        <w:fldChar w:fldCharType="end"/>
      </w:r>
      <w:r w:rsidR="006C7B3A">
        <w:t>.</w:t>
      </w:r>
    </w:p>
    <w:p w14:paraId="69EB2A0F" w14:textId="503DE9C0" w:rsidR="0075066A" w:rsidRDefault="0075066A" w:rsidP="00224662">
      <w:pPr>
        <w:pBdr>
          <w:top w:val="thinThickThinMediumGap" w:sz="18" w:space="1" w:color="auto"/>
          <w:bottom w:val="thinThickThinMediumGap" w:sz="18" w:space="1" w:color="auto"/>
        </w:pBdr>
      </w:pPr>
      <w:r>
        <w:rPr>
          <w:b/>
          <w:bCs/>
          <w:u w:val="single"/>
        </w:rPr>
        <w:t>Fur</w:t>
      </w:r>
      <w:r>
        <w:t xml:space="preserve"> – Transcriptional repressor; Upon Fe2+ binding, dimerises and activates to prevent transcription of Fe2+ uptake genes. Also indirectly promotes expression of non-essential iron storage/</w:t>
      </w:r>
      <w:proofErr w:type="gramStart"/>
      <w:r>
        <w:t>binding  molecules</w:t>
      </w:r>
      <w:proofErr w:type="gramEnd"/>
      <w:r>
        <w:t xml:space="preserve"> and ROS-detoxifying enzymes (Fe2+ catalyses ROS production) by repressing expression of relevant small RNAs</w:t>
      </w:r>
      <w:r>
        <w:fldChar w:fldCharType="begin">
          <w:fldData xml:space="preserve">PEVuZE5vdGU+PENpdGU+PEF1dGhvcj5QYXNxdWE8L0F1dGhvcj48WWVhcj4yMDE3PC9ZZWFyPjxS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==
</w:fldData>
        </w:fldChar>
      </w:r>
      <w:r>
        <w:instrText xml:space="preserve"> ADDIN EN.CITE </w:instrText>
      </w:r>
      <w:r>
        <w:fldChar w:fldCharType="begin">
          <w:fldData xml:space="preserve">PEVuZE5vdGU+PENpdGU+PEF1dGhvcj5QYXNxdWE8L0F1dGhvcj48WWVhcj4yMDE3PC9ZZWFyPjxS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==
</w:fldData>
        </w:fldChar>
      </w:r>
      <w:r>
        <w:instrText xml:space="preserve"> ADDIN EN.CITE.DATA </w:instrText>
      </w:r>
      <w:r>
        <w:fldChar w:fldCharType="end"/>
      </w:r>
      <w:r>
        <w:fldChar w:fldCharType="separate"/>
      </w:r>
      <w:r>
        <w:rPr>
          <w:noProof/>
        </w:rPr>
        <w:t>[12]</w:t>
      </w:r>
      <w:r>
        <w:fldChar w:fldCharType="end"/>
      </w:r>
      <w:r>
        <w:t>.</w:t>
      </w:r>
    </w:p>
    <w:p w14:paraId="723D4B8E" w14:textId="288C9FF3" w:rsidR="009C0891" w:rsidRDefault="009C0891" w:rsidP="00224662">
      <w:pPr>
        <w:pBdr>
          <w:top w:val="thinThickThinMediumGap" w:sz="18" w:space="1" w:color="auto"/>
          <w:bottom w:val="thinThickThinMediumGap" w:sz="18" w:space="1" w:color="auto"/>
        </w:pBdr>
      </w:pPr>
      <w:r>
        <w:rPr>
          <w:b/>
          <w:bCs/>
          <w:u w:val="single"/>
        </w:rPr>
        <w:t>MexT</w:t>
      </w:r>
      <w:r>
        <w:t xml:space="preserve"> – Transcriptional activator of MexEF-Oprn drug efflux </w:t>
      </w:r>
      <w:proofErr w:type="gramStart"/>
      <w:r>
        <w:t>system(</w:t>
      </w:r>
      <w:proofErr w:type="gramEnd"/>
      <w:r>
        <w:t>confers AB resistance and repress quorum sensing/virulence) among other genes. Seemingly activated by oxidation inducing oligomerization</w:t>
      </w:r>
      <w:r w:rsidR="001229E0">
        <w:fldChar w:fldCharType="begin">
          <w:fldData xml:space="preserve">PEVuZE5vdGU+PENpdGU+PEF1dGhvcj5GYXJnaWVyPC9BdXRob3I+PFllYXI+MjAxMjwvWWVhcj48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</w:fldData>
        </w:fldChar>
      </w:r>
      <w:r w:rsidR="001229E0">
        <w:instrText xml:space="preserve"> ADDIN EN.CITE </w:instrText>
      </w:r>
      <w:r w:rsidR="001229E0">
        <w:fldChar w:fldCharType="begin">
          <w:fldData xml:space="preserve">PEVuZE5vdGU+PENpdGU+PEF1dGhvcj5GYXJnaWVyPC9BdXRob3I+PFllYXI+MjAxMjwvWWVhcj48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</w:fldData>
        </w:fldChar>
      </w:r>
      <w:r w:rsidR="001229E0">
        <w:instrText xml:space="preserve"> ADDIN EN.CITE.DATA </w:instrText>
      </w:r>
      <w:r w:rsidR="001229E0">
        <w:fldChar w:fldCharType="end"/>
      </w:r>
      <w:r w:rsidR="001229E0">
        <w:fldChar w:fldCharType="separate"/>
      </w:r>
      <w:r w:rsidR="001229E0">
        <w:rPr>
          <w:noProof/>
        </w:rPr>
        <w:t>[13, 14]</w:t>
      </w:r>
      <w:r w:rsidR="001229E0">
        <w:fldChar w:fldCharType="end"/>
      </w:r>
      <w:r>
        <w:t>.</w:t>
      </w:r>
    </w:p>
    <w:p w14:paraId="35E0F74F" w14:textId="56852CAA" w:rsidR="00BD6933" w:rsidRDefault="00BD6933" w:rsidP="00224662">
      <w:pPr>
        <w:pBdr>
          <w:top w:val="thinThickThinMediumGap" w:sz="18" w:space="1" w:color="auto"/>
          <w:bottom w:val="thinThickThinMediumGap" w:sz="18" w:space="1" w:color="auto"/>
        </w:pBdr>
      </w:pPr>
      <w:r>
        <w:rPr>
          <w:b/>
          <w:bCs/>
          <w:u w:val="single"/>
        </w:rPr>
        <w:t>Anr</w:t>
      </w:r>
      <w:r>
        <w:t xml:space="preserve"> </w:t>
      </w:r>
      <w:r w:rsidR="00857D74">
        <w:t>–</w:t>
      </w:r>
      <w:r>
        <w:t xml:space="preserve"> </w:t>
      </w:r>
      <w:r w:rsidR="00857D74">
        <w:t xml:space="preserve">Transcriptional activator of </w:t>
      </w:r>
      <w:r w:rsidR="002A14B9">
        <w:t xml:space="preserve">various genes revolving around anaerobic cell function (e.g fermentation, denitrification, redox homeostasis, oxidative stress resistance…) and </w:t>
      </w:r>
      <w:r w:rsidR="002A14B9">
        <w:rPr>
          <w:i/>
          <w:iCs/>
        </w:rPr>
        <w:t>possibly</w:t>
      </w:r>
      <w:r w:rsidR="002A14B9">
        <w:t xml:space="preserve"> a repressor of “cio” genes. Activated by low aqueous O2 (4Fe-4S and/or 2Fe-2S bind O2 at high O2 conc, when O2 drops it instead binds Anr, enabling dimerization and activation)</w:t>
      </w:r>
      <w:r w:rsidR="0006508F">
        <w:fldChar w:fldCharType="begin"/>
      </w:r>
      <w:r w:rsidR="0006508F">
        <w:instrText xml:space="preserve"> ADDIN EN.CITE &lt;EndNote&gt;&lt;Cite&gt;&lt;Author&gt;Tribelli&lt;/Author&gt;&lt;Year&gt;2019&lt;/Year&gt;&lt;RecNum&gt;63&lt;/RecNum&gt;&lt;DisplayText&gt;[15]&lt;/DisplayText&gt;&lt;record&gt;&lt;rec-number&gt;63&lt;/rec-number&gt;&lt;foreign-keys&gt;&lt;key app="EN" db-id="zea5tt2fxwtf23etfthxf5wa2pvv0sptzt2v" timestamp="1673531528"&gt;63&lt;/key&gt;&lt;/foreign-keys&gt;&lt;ref-type name="Journal Article"&gt;17&lt;/ref-type&gt;&lt;contributors&gt;&lt;authors&gt;&lt;author&gt;Tribelli, Paula M.&lt;/author&gt;&lt;author&gt;Lujan, Adela M.&lt;/author&gt;&lt;author&gt;Pardo, Agustín&lt;/author&gt;&lt;author&gt;Ibarra, José G.&lt;/author&gt;&lt;author&gt;Fernández Do Porto, Darío&lt;/author&gt;&lt;author&gt;Smania, Andrea&lt;/author&gt;&lt;author&gt;López, Nancy I.&lt;/author&gt;&lt;/authors&gt;&lt;/contributors&gt;&lt;titles&gt;&lt;title&gt;Core regulon of the global anaerobic regulator Anr targets central metabolism functions in Pseudomonas species&lt;/title&gt;&lt;secondary-title&gt;Scientific Reports&lt;/secondary-title&gt;&lt;/titles&gt;&lt;periodical&gt;&lt;full-title&gt;Scientific Reports&lt;/full-title&gt;&lt;/periodical&gt;&lt;pages&gt;9065&lt;/pages&gt;&lt;volume&gt;9&lt;/volume&gt;&lt;number&gt;1&lt;/number&gt;&lt;dates&gt;&lt;year&gt;2019&lt;/year&gt;&lt;pub-dates&gt;&lt;date&gt;2019/06/21&lt;/date&gt;&lt;/pub-dates&gt;&lt;/dates&gt;&lt;isbn&gt;2045-2322&lt;/isbn&gt;&lt;urls&gt;&lt;related-urls&gt;&lt;url&gt;https://doi.org/10.1038/s41598-019-45541-0&lt;/url&gt;&lt;/related-urls&gt;&lt;/urls&gt;&lt;electronic-resource-num&gt;10.1038/s41598-019-45541-0&lt;/electronic-resource-num&gt;&lt;/record&gt;&lt;/Cite&gt;&lt;/EndNote&gt;</w:instrText>
      </w:r>
      <w:r w:rsidR="0006508F">
        <w:fldChar w:fldCharType="separate"/>
      </w:r>
      <w:r w:rsidR="0006508F">
        <w:rPr>
          <w:noProof/>
        </w:rPr>
        <w:t>[15]</w:t>
      </w:r>
      <w:r w:rsidR="0006508F">
        <w:fldChar w:fldCharType="end"/>
      </w:r>
      <w:r w:rsidR="0006508F">
        <w:t>.</w:t>
      </w:r>
    </w:p>
    <w:p w14:paraId="4E0F5165" w14:textId="2FFCC9F9" w:rsidR="0006508F" w:rsidRDefault="00C83821" w:rsidP="00224662">
      <w:pPr>
        <w:pBdr>
          <w:top w:val="thinThickThinMediumGap" w:sz="18" w:space="1" w:color="auto"/>
          <w:bottom w:val="thinThickThinMediumGap" w:sz="18" w:space="1" w:color="auto"/>
        </w:pBdr>
      </w:pPr>
      <w:r>
        <w:rPr>
          <w:b/>
          <w:bCs/>
          <w:u w:val="single"/>
        </w:rPr>
        <w:t>VqsM</w:t>
      </w:r>
      <w:r>
        <w:t xml:space="preserve"> – Transcriptional activator of &gt;203 Aeruginosa genes, &gt;50% being involved in quorum sensing. Unclear/unspecified activation condition</w:t>
      </w:r>
      <w:r w:rsidR="00A86BEA">
        <w:fldChar w:fldCharType="begin"/>
      </w:r>
      <w:r w:rsidR="00A86BEA">
        <w:instrText xml:space="preserve"> ADDIN EN.CITE &lt;EndNote&gt;&lt;Cite&gt;&lt;Author&gt;Dong&lt;/Author&gt;&lt;Year&gt;2005&lt;/Year&gt;&lt;RecNum&gt;64&lt;/RecNum&gt;&lt;DisplayText&gt;[16]&lt;/DisplayText&gt;&lt;record&gt;&lt;rec-number&gt;64&lt;/rec-number&gt;&lt;foreign-keys&gt;&lt;key app="EN" db-id="zea5tt2fxwtf23etfthxf5wa2pvv0sptzt2v" timestamp="1673539452"&gt;64&lt;/key&gt;&lt;/foreign-keys&gt;&lt;ref-type name="Journal Article"&gt;17&lt;/ref-type&gt;&lt;contributors&gt;&lt;authors&gt;&lt;author&gt;Dong, Yi-Hu&lt;/author&gt;&lt;author&gt;Zhang, Xi-Fen&lt;/author&gt;&lt;author&gt;Xu, Jin-Ling&lt;/author&gt;&lt;author&gt;Tan, Ai-Tee&lt;/author&gt;&lt;author&gt;Zhang, Lian-Hui&lt;/author&gt;&lt;/authors&gt;&lt;/contributors&gt;&lt;titles&gt;&lt;title&gt;VqsM, a novel AraC-type global regulator of quorum-sensing signalling and virulence in Pseudomonas aeruginosa&lt;/title&gt;&lt;secondary-title&gt;Molecular Microbiology&lt;/secondary-title&gt;&lt;/titles&gt;&lt;periodical&gt;&lt;full-title&gt;Molecular Microbiology&lt;/full-title&gt;&lt;/periodical&gt;&lt;pages&gt;552-564&lt;/pages&gt;&lt;volume&gt;58&lt;/volume&gt;&lt;number&gt;2&lt;/number&gt;&lt;dates&gt;&lt;year&gt;2005&lt;/year&gt;&lt;/dates&gt;&lt;isbn&gt;0950-382X&lt;/isbn&gt;&lt;urls&gt;&lt;related-urls&gt;&lt;url&gt;https://onlinelibrary.wiley.com/doi/abs/10.1111/j.1365-2958.2005.04851.x&lt;/url&gt;&lt;/related-urls&gt;&lt;/urls&gt;&lt;electronic-resource-num&gt;https://doi.org/10.1111/j.1365-2958.2005.04851.x&lt;/electronic-resource-num&gt;&lt;/record&gt;&lt;/Cite&gt;&lt;/EndNote&gt;</w:instrText>
      </w:r>
      <w:r w:rsidR="00A86BEA">
        <w:fldChar w:fldCharType="separate"/>
      </w:r>
      <w:r w:rsidR="00A86BEA">
        <w:rPr>
          <w:noProof/>
        </w:rPr>
        <w:t>[16]</w:t>
      </w:r>
      <w:r w:rsidR="00A86BEA">
        <w:fldChar w:fldCharType="end"/>
      </w:r>
      <w:r>
        <w:t>.</w:t>
      </w:r>
      <w:r w:rsidR="00300166">
        <w:t xml:space="preserve"> Potential autoinducer regulated given involvement in quorum sensing?</w:t>
      </w:r>
    </w:p>
    <w:p w14:paraId="0FDD2050" w14:textId="0CB3EAD1" w:rsidR="00300166" w:rsidRDefault="00BF1B43" w:rsidP="00224662">
      <w:pPr>
        <w:pBdr>
          <w:top w:val="thinThickThinMediumGap" w:sz="18" w:space="1" w:color="auto"/>
          <w:bottom w:val="thinThickThinMediumGap" w:sz="18" w:space="1" w:color="auto"/>
        </w:pBdr>
      </w:pPr>
      <w:r>
        <w:rPr>
          <w:b/>
          <w:bCs/>
          <w:u w:val="single"/>
        </w:rPr>
        <w:t>PtxR</w:t>
      </w:r>
      <w:r w:rsidR="00B64D01">
        <w:t xml:space="preserve"> </w:t>
      </w:r>
      <w:r w:rsidR="00080748">
        <w:t>–</w:t>
      </w:r>
      <w:r w:rsidR="00B64D01">
        <w:t xml:space="preserve"> </w:t>
      </w:r>
      <w:r w:rsidR="00080748">
        <w:t xml:space="preserve">Transcriptional activator of genes involved in virulence and quorum sensing. Seems constitutively active and regulated through expression which is likely regulated by </w:t>
      </w:r>
      <w:proofErr w:type="gramStart"/>
      <w:r w:rsidR="00080748">
        <w:t>PvdS(</w:t>
      </w:r>
      <w:proofErr w:type="gramEnd"/>
      <w:r w:rsidR="00080748">
        <w:t>active in iron starvation) and Vfr</w:t>
      </w:r>
      <w:r w:rsidR="00080748">
        <w:fldChar w:fldCharType="begin">
          <w:fldData xml:space="preserve">PEVuZE5vdGU+PENpdGU+PEF1dGhvcj5DYXJ0eTwvQXV0aG9yPjxZZWFyPjIwMDY8L1llYXI+PFJl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=
</w:fldData>
        </w:fldChar>
      </w:r>
      <w:r w:rsidR="00080748">
        <w:instrText xml:space="preserve"> ADDIN EN.CITE </w:instrText>
      </w:r>
      <w:r w:rsidR="00080748">
        <w:fldChar w:fldCharType="begin">
          <w:fldData xml:space="preserve">PEVuZE5vdGU+PENpdGU+PEF1dGhvcj5DYXJ0eTwvQXV0aG9yPjxZZWFyPjIwMDY8L1llYXI+PFJl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=
</w:fldData>
        </w:fldChar>
      </w:r>
      <w:r w:rsidR="00080748">
        <w:instrText xml:space="preserve"> ADDIN EN.CITE.DATA </w:instrText>
      </w:r>
      <w:r w:rsidR="00080748">
        <w:fldChar w:fldCharType="end"/>
      </w:r>
      <w:r w:rsidR="00080748">
        <w:fldChar w:fldCharType="separate"/>
      </w:r>
      <w:r w:rsidR="00080748">
        <w:rPr>
          <w:noProof/>
        </w:rPr>
        <w:t>[17, 18]</w:t>
      </w:r>
      <w:r w:rsidR="00080748">
        <w:fldChar w:fldCharType="end"/>
      </w:r>
      <w:r w:rsidR="00080748">
        <w:t>.</w:t>
      </w:r>
    </w:p>
    <w:p w14:paraId="6D4415C9" w14:textId="2E65C436" w:rsidR="007D7CB2" w:rsidRDefault="007D7CB2" w:rsidP="00224662">
      <w:pPr>
        <w:pBdr>
          <w:top w:val="thinThickThinMediumGap" w:sz="18" w:space="1" w:color="auto"/>
          <w:bottom w:val="thinThickThinMediumGap" w:sz="18" w:space="1" w:color="auto"/>
        </w:pBdr>
      </w:pPr>
      <w:r>
        <w:rPr>
          <w:b/>
          <w:bCs/>
          <w:u w:val="single"/>
        </w:rPr>
        <w:lastRenderedPageBreak/>
        <w:t>PcaR</w:t>
      </w:r>
      <w:r>
        <w:t xml:space="preserve"> </w:t>
      </w:r>
      <w:r w:rsidR="00863B92">
        <w:t>–</w:t>
      </w:r>
      <w:r>
        <w:t xml:space="preserve"> </w:t>
      </w:r>
      <w:r w:rsidR="00863B92">
        <w:t xml:space="preserve">Transcriptional activator AND repressor – induces expression of the pca group of genes of </w:t>
      </w:r>
      <w:proofErr w:type="gramStart"/>
      <w:r w:rsidR="00863B92">
        <w:t>the  B</w:t>
      </w:r>
      <w:proofErr w:type="gramEnd"/>
      <w:r w:rsidR="00863B92">
        <w:t>-ketoadipate pathway, represses own expression. Unclear activation mechanism – potentially just always active and expressed just represses itself when concentration gets too high?</w:t>
      </w:r>
      <w:r w:rsidR="00863B92">
        <w:fldChar w:fldCharType="begin"/>
      </w:r>
      <w:r w:rsidR="00863B92">
        <w:instrText xml:space="preserve"> ADDIN EN.CITE &lt;EndNote&gt;&lt;Cite&gt;&lt;Author&gt;Guo&lt;/Author&gt;&lt;Year&gt;1999&lt;/Year&gt;&lt;RecNum&gt;67&lt;/RecNum&gt;&lt;DisplayText&gt;[19]&lt;/DisplayText&gt;&lt;record&gt;&lt;rec-number&gt;67&lt;/rec-number&gt;&lt;foreign-keys&gt;&lt;key app="EN" db-id="zea5tt2fxwtf23etfthxf5wa2pvv0sptzt2v" timestamp="1673545934"&gt;67&lt;/key&gt;&lt;/foreign-keys&gt;&lt;ref-type name="Journal Article"&gt;17&lt;/ref-type&gt;&lt;contributors&gt;&lt;authors&gt;&lt;author&gt;Guo, Zhu&lt;/author&gt;&lt;author&gt;Houghton, John E.&lt;/author&gt;&lt;/authors&gt;&lt;/contributors&gt;&lt;titles&gt;&lt;title&gt;PcaR-mediated activation and repression of pca genes from Pseudomonas putida are propagated by its binding to both the −35 and the −10 promoter elements&lt;/title&gt;&lt;secondary-title&gt;Molecular Microbiology&lt;/secondary-title&gt;&lt;/titles&gt;&lt;periodical&gt;&lt;full-title&gt;Molecular Microbiology&lt;/full-title&gt;&lt;/periodical&gt;&lt;pages&gt;253-263&lt;/pages&gt;&lt;volume&gt;32&lt;/volume&gt;&lt;number&gt;2&lt;/number&gt;&lt;dates&gt;&lt;year&gt;1999&lt;/year&gt;&lt;/dates&gt;&lt;isbn&gt;0950-382X&lt;/isbn&gt;&lt;urls&gt;&lt;related-urls&gt;&lt;url&gt;https://onlinelibrary.wiley.com/doi/abs/10.1046/j.1365-2958.1999.01342.x&lt;/url&gt;&lt;/related-urls&gt;&lt;/urls&gt;&lt;electronic-resource-num&gt;https://doi.org/10.1046/j.1365-2958.1999.01342.x&lt;/electronic-resource-num&gt;&lt;/record&gt;&lt;/Cite&gt;&lt;/EndNote&gt;</w:instrText>
      </w:r>
      <w:r w:rsidR="00863B92">
        <w:fldChar w:fldCharType="separate"/>
      </w:r>
      <w:r w:rsidR="00863B92">
        <w:rPr>
          <w:noProof/>
        </w:rPr>
        <w:t>[19]</w:t>
      </w:r>
      <w:r w:rsidR="00863B92">
        <w:fldChar w:fldCharType="end"/>
      </w:r>
      <w:r w:rsidR="00863B92">
        <w:t>.</w:t>
      </w:r>
    </w:p>
    <w:p w14:paraId="11252AA1" w14:textId="44875A16" w:rsidR="00863B92" w:rsidRDefault="007D7080" w:rsidP="00224662">
      <w:pPr>
        <w:pBdr>
          <w:top w:val="thinThickThinMediumGap" w:sz="18" w:space="1" w:color="auto"/>
          <w:bottom w:val="thinThickThinMediumGap" w:sz="18" w:space="1" w:color="auto"/>
        </w:pBdr>
      </w:pPr>
      <w:r>
        <w:rPr>
          <w:b/>
          <w:bCs/>
          <w:u w:val="single"/>
        </w:rPr>
        <w:t>CueR</w:t>
      </w:r>
      <w:r>
        <w:t xml:space="preserve"> </w:t>
      </w:r>
      <w:r w:rsidR="007C119D">
        <w:t>–</w:t>
      </w:r>
      <w:r>
        <w:t xml:space="preserve"> </w:t>
      </w:r>
      <w:r w:rsidR="007C119D">
        <w:t>Transcriptional activator of genes involving Cu2+ homeostasis, seemingly focused on lowering cytoplasmic Cu2+ in response to an excess by upregulating efflux and Cu2+ sequestering proteins. Activated by Cu2+ binding. Exists as homodimer bound to DNA, seemingly regardless of if Cu2+ bound or not</w:t>
      </w:r>
      <w:r w:rsidR="007C119D">
        <w:fldChar w:fldCharType="begin">
          <w:fldData xml:space="preserve">PEVuZE5vdGU+PENpdGU+PEF1dGhvcj5Ob3ZvYS1BcG9udGU8L0F1dGhvcj48WWVhcj4yMDE5PC9Z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</w:fldData>
        </w:fldChar>
      </w:r>
      <w:r w:rsidR="007C119D">
        <w:instrText xml:space="preserve"> ADDIN EN.CITE </w:instrText>
      </w:r>
      <w:r w:rsidR="007C119D">
        <w:fldChar w:fldCharType="begin">
          <w:fldData xml:space="preserve">PEVuZE5vdGU+PENpdGU+PEF1dGhvcj5Ob3ZvYS1BcG9udGU8L0F1dGhvcj48WWVhcj4yMDE5PC9Z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</w:fldData>
        </w:fldChar>
      </w:r>
      <w:r w:rsidR="007C119D">
        <w:instrText xml:space="preserve"> ADDIN EN.CITE.DATA </w:instrText>
      </w:r>
      <w:r w:rsidR="007C119D">
        <w:fldChar w:fldCharType="end"/>
      </w:r>
      <w:r w:rsidR="007C119D">
        <w:fldChar w:fldCharType="separate"/>
      </w:r>
      <w:r w:rsidR="007C119D">
        <w:rPr>
          <w:noProof/>
        </w:rPr>
        <w:t>[20]</w:t>
      </w:r>
      <w:r w:rsidR="007C119D">
        <w:fldChar w:fldCharType="end"/>
      </w:r>
      <w:r w:rsidR="007C119D">
        <w:t>.</w:t>
      </w:r>
    </w:p>
    <w:p w14:paraId="1797D7D6" w14:textId="1522DAB3" w:rsidR="00DC6E25" w:rsidRDefault="00DC6E25" w:rsidP="00224662">
      <w:pPr>
        <w:pBdr>
          <w:top w:val="thinThickThinMediumGap" w:sz="18" w:space="1" w:color="auto"/>
          <w:bottom w:val="thinThickThinMediumGap" w:sz="18" w:space="1" w:color="auto"/>
        </w:pBdr>
      </w:pPr>
      <w:r>
        <w:rPr>
          <w:b/>
          <w:bCs/>
          <w:u w:val="single"/>
        </w:rPr>
        <w:t>ArgR</w:t>
      </w:r>
      <w:r>
        <w:t xml:space="preserve"> – Transcriptional activator AND repressor, though seems to vary significantly between species. In </w:t>
      </w:r>
      <w:proofErr w:type="gramStart"/>
      <w:r>
        <w:t>P.Aeruginosa</w:t>
      </w:r>
      <w:proofErr w:type="gramEnd"/>
      <w:r>
        <w:t xml:space="preserve"> it acts as both and is activated by Arginine binding, serving to repress genes involved in Arginine biosynthesis whilst simultaneously upregulating Arginine catabolism genes, essentially serving as a negative feedback system for cell arginine concentration</w:t>
      </w:r>
      <w:r>
        <w:fldChar w:fldCharType="begin">
          <w:fldData xml:space="preserve">PEVuZE5vdGU+PENpdGU+PEF1dGhvcj5MdTwvQXV0aG9yPjxZZWFyPjE5OTk8L1llYXI+PFJlY051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MdTwvQXV0aG9yPjxZZWFyPjE5OTk8L1llYXI+PFJlY051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21-24]</w:t>
      </w:r>
      <w:r>
        <w:fldChar w:fldCharType="end"/>
      </w:r>
      <w:r>
        <w:t>.</w:t>
      </w:r>
    </w:p>
    <w:p w14:paraId="752CC40A" w14:textId="418CB9A5" w:rsidR="003D375C" w:rsidRPr="003D375C" w:rsidRDefault="003D375C" w:rsidP="00224662">
      <w:pPr>
        <w:pBdr>
          <w:top w:val="thinThickThinMediumGap" w:sz="18" w:space="1" w:color="auto"/>
          <w:bottom w:val="thinThickThinMediumGap" w:sz="18" w:space="1" w:color="auto"/>
        </w:pBdr>
      </w:pPr>
      <w:r>
        <w:rPr>
          <w:b/>
          <w:bCs/>
          <w:u w:val="single"/>
        </w:rPr>
        <w:t>Zur</w:t>
      </w:r>
      <w:r>
        <w:t xml:space="preserve"> – Transcriptional repressor of genes involving Zinc influx. Activates upon zinc binding inducing dimerization. Potentially an activator of genes in certain species and may indirectly promote zinc efflux via the czcRS system through some mechanism</w:t>
      </w:r>
      <w:r w:rsidR="003A41A3">
        <w:fldChar w:fldCharType="begin">
          <w:fldData xml:space="preserve">PEVuZE5vdGU+PENpdGU+PEF1dGhvcj5EdWNyZXQ8L0F1dGhvcj48WWVhcj4yMDIzPC9ZZWFyPjxS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</w:fldData>
        </w:fldChar>
      </w:r>
      <w:r w:rsidR="003A41A3">
        <w:instrText xml:space="preserve"> ADDIN EN.CITE </w:instrText>
      </w:r>
      <w:r w:rsidR="003A41A3">
        <w:fldChar w:fldCharType="begin">
          <w:fldData xml:space="preserve">PEVuZE5vdGU+PENpdGU+PEF1dGhvcj5EdWNyZXQ8L0F1dGhvcj48WWVhcj4yMDIzPC9ZZWFyPjxS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</w:fldData>
        </w:fldChar>
      </w:r>
      <w:r w:rsidR="003A41A3">
        <w:instrText xml:space="preserve"> ADDIN EN.CITE.DATA </w:instrText>
      </w:r>
      <w:r w:rsidR="003A41A3">
        <w:fldChar w:fldCharType="end"/>
      </w:r>
      <w:r w:rsidR="003A41A3">
        <w:fldChar w:fldCharType="separate"/>
      </w:r>
      <w:r w:rsidR="003A41A3">
        <w:rPr>
          <w:noProof/>
        </w:rPr>
        <w:t>[25]</w:t>
      </w:r>
      <w:r w:rsidR="003A41A3">
        <w:fldChar w:fldCharType="end"/>
      </w:r>
      <w:r w:rsidR="003A41A3">
        <w:t>.</w:t>
      </w:r>
    </w:p>
    <w:p w14:paraId="615E0A7D" w14:textId="41B43100" w:rsidR="003242F7" w:rsidRPr="007D7CB2" w:rsidRDefault="003242F7" w:rsidP="00224662">
      <w:pPr>
        <w:pBdr>
          <w:top w:val="thinThickThinMediumGap" w:sz="18" w:space="1" w:color="auto"/>
          <w:bottom w:val="thinThickThinMediumGap" w:sz="18" w:space="1" w:color="auto"/>
        </w:pBdr>
      </w:pPr>
      <w:r>
        <w:t xml:space="preserve">SIDE-NOTE: A lot more research exists for Aeruginosa vs Putida. Given that TF function should be highly </w:t>
      </w:r>
      <w:proofErr w:type="gramStart"/>
      <w:r>
        <w:t>conserved</w:t>
      </w:r>
      <w:proofErr w:type="gramEnd"/>
      <w:r>
        <w:t xml:space="preserve"> and these are species of the same genus, the research on Aeruginosa TFs will be assumed valid for Putida TFs. Likewise for gene function if papers on Putida </w:t>
      </w:r>
      <w:proofErr w:type="gramStart"/>
      <w:r>
        <w:t>cant</w:t>
      </w:r>
      <w:proofErr w:type="gramEnd"/>
      <w:r>
        <w:t xml:space="preserve"> be found.</w:t>
      </w:r>
    </w:p>
    <w:p w14:paraId="4A13C17C" w14:textId="2440E745" w:rsidR="00224662" w:rsidRDefault="00224662" w:rsidP="00224662"/>
    <w:p w14:paraId="006FF9B5" w14:textId="77777777" w:rsidR="005B4DF3" w:rsidRDefault="005B4DF3" w:rsidP="005B4DF3">
      <w:r>
        <w:t>fecA</w:t>
      </w:r>
    </w:p>
    <w:p w14:paraId="62CB4B60" w14:textId="77777777" w:rsidR="005B4DF3" w:rsidRDefault="005B4DF3" w:rsidP="005B4DF3">
      <w:r>
        <w:t>Cluster_109793</w:t>
      </w:r>
      <w:r>
        <w:tab/>
        <w:t>ColR</w:t>
      </w:r>
      <w:r>
        <w:tab/>
        <w:t>116</w:t>
      </w:r>
      <w:r>
        <w:tab/>
        <w:t>62.931</w:t>
      </w:r>
      <w:r>
        <w:tab/>
        <w:t>8.333</w:t>
      </w:r>
    </w:p>
    <w:p w14:paraId="68F51755" w14:textId="207D9A4C" w:rsidR="005B4DF3" w:rsidRDefault="005B4DF3" w:rsidP="005B4DF3">
      <w:r>
        <w:t>Cluster_82679</w:t>
      </w:r>
      <w:r>
        <w:tab/>
        <w:t>LexA</w:t>
      </w:r>
      <w:r>
        <w:tab/>
        <w:t>116</w:t>
      </w:r>
      <w:r>
        <w:tab/>
        <w:t>4.31</w:t>
      </w:r>
      <w:r>
        <w:tab/>
        <w:t>8.333</w:t>
      </w:r>
    </w:p>
    <w:p w14:paraId="0D952A95" w14:textId="165986B6" w:rsidR="005B4DF3" w:rsidRDefault="005B4DF3" w:rsidP="005B4DF3"/>
    <w:p w14:paraId="0391B4C9" w14:textId="5805E29E" w:rsidR="005B4DF3" w:rsidRDefault="005B4DF3" w:rsidP="005B4DF3">
      <w:r>
        <w:t xml:space="preserve">fecA is an Fe2+ dicitrate </w:t>
      </w:r>
      <w:r w:rsidR="003242F7">
        <w:t xml:space="preserve">transporter found in the outer membrane of various species including </w:t>
      </w:r>
      <w:proofErr w:type="gramStart"/>
      <w:r w:rsidR="003242F7">
        <w:t>P.Aeruginosa</w:t>
      </w:r>
      <w:proofErr w:type="gramEnd"/>
      <w:r w:rsidR="003242F7">
        <w:t>.</w:t>
      </w:r>
      <w:r w:rsidR="002766B2">
        <w:t xml:space="preserve"> It is involved in Iron uptake during periods of iron deprivation, transporting it in the form of iron dicitrate seemingly due to the fact citrate readily chelates around iron</w:t>
      </w:r>
      <w:r w:rsidR="002766B2">
        <w:fldChar w:fldCharType="begin"/>
      </w:r>
      <w:r w:rsidR="003A41A3">
        <w:instrText xml:space="preserve"> ADDIN EN.CITE &lt;EndNote&gt;&lt;Cite&gt;&lt;Author&gt;Marshall&lt;/Author&gt;&lt;Year&gt;2009&lt;/Year&gt;&lt;RecNum&gt;68&lt;/RecNum&gt;&lt;DisplayText&gt;[26]&lt;/DisplayText&gt;&lt;record&gt;&lt;rec-number&gt;68&lt;/rec-number&gt;&lt;foreign-keys&gt;&lt;key app="EN" db-id="zea5tt2fxwtf23etfthxf5wa2pvv0sptzt2v" timestamp="1673547311"&gt;68&lt;/key&gt;&lt;/foreign-keys&gt;&lt;ref-type name="Journal Article"&gt;17&lt;/ref-type&gt;&lt;contributors&gt;&lt;authors&gt;&lt;author&gt;Marshall, Bryan&lt;/author&gt;&lt;author&gt;Stintzi, Alain&lt;/author&gt;&lt;author&gt;Gilmour, Christie&lt;/author&gt;&lt;author&gt;Meyer, Jean-Marie&lt;/author&gt;&lt;author&gt;Poole, Keith&lt;/author&gt;&lt;/authors&gt;&lt;/contributors&gt;&lt;titles&gt;&lt;title&gt;Citrate-mediated iron uptake in Pseudomonas aeruginosa: involvement of the citrate-inducible FecA receptor and the FeoB ferrous iron transporter&lt;/title&gt;&lt;secondary-title&gt;Microbiology&lt;/secondary-title&gt;&lt;/titles&gt;&lt;periodical&gt;&lt;full-title&gt;Microbiology&lt;/full-title&gt;&lt;/periodical&gt;&lt;pages&gt;305-315&lt;/pages&gt;&lt;volume&gt;155&lt;/volume&gt;&lt;number&gt;1&lt;/number&gt;&lt;keywords&gt;&lt;keyword&gt;EDDA, ethylenediaminediacetic acid&lt;/keyword&gt;&lt;keyword&gt;EDDHA, ethylenediaminedi(o-hydroxyphenylacetic) acid&lt;/keyword&gt;&lt;keyword&gt;ECF, extracytoplasmic function&lt;/keyword&gt;&lt;/keywords&gt;&lt;dates&gt;&lt;year&gt;2009&lt;/year&gt;&lt;/dates&gt;&lt;isbn&gt;1465-2080&lt;/isbn&gt;&lt;urls&gt;&lt;related-urls&gt;&lt;url&gt;https://www.microbiologyresearch.org/content/journal/micro/10.1099/mic.0.023531-0&lt;/url&gt;&lt;/related-urls&gt;&lt;/urls&gt;&lt;electronic-resource-num&gt;https://doi.org/10.1099/mic.0.023531-0&lt;/electronic-resource-num&gt;&lt;/record&gt;&lt;/Cite&gt;&lt;/EndNote&gt;</w:instrText>
      </w:r>
      <w:r w:rsidR="002766B2">
        <w:fldChar w:fldCharType="separate"/>
      </w:r>
      <w:r w:rsidR="003A41A3">
        <w:rPr>
          <w:noProof/>
        </w:rPr>
        <w:t>[26]</w:t>
      </w:r>
      <w:r w:rsidR="002766B2">
        <w:fldChar w:fldCharType="end"/>
      </w:r>
      <w:r w:rsidR="002766B2">
        <w:t>.</w:t>
      </w:r>
    </w:p>
    <w:p w14:paraId="72FC0C21" w14:textId="297236E1" w:rsidR="002766B2" w:rsidRDefault="002766B2" w:rsidP="005B4DF3">
      <w:pPr>
        <w:pBdr>
          <w:bottom w:val="thinThickThinMediumGap" w:sz="18" w:space="1" w:color="auto"/>
        </w:pBdr>
        <w:rPr>
          <w:i/>
          <w:iCs/>
        </w:rPr>
      </w:pPr>
      <w:r>
        <w:rPr>
          <w:i/>
          <w:iCs/>
        </w:rPr>
        <w:t xml:space="preserve">Hypothesis: ColR is a positive regulator and known to be activated by Fe, if to a lesser extent, so it makes sense to have it as a regulator of fecA given it should be expressed to prevent iron deficiency, and presumably a countermeasure to ColR prevents over-uptake of iron. LexA is a repressor activated by DNA damage among other factors. It could be that the species where fecA falls under the LexA regulon exists in a high iron environment thus preventing iron uptake is more crucial than promoting it most of the time. </w:t>
      </w:r>
      <w:proofErr w:type="gramStart"/>
      <w:r>
        <w:rPr>
          <w:i/>
          <w:iCs/>
        </w:rPr>
        <w:t>Alternatively</w:t>
      </w:r>
      <w:proofErr w:type="gramEnd"/>
      <w:r>
        <w:rPr>
          <w:i/>
          <w:iCs/>
        </w:rPr>
        <w:t xml:space="preserve"> since Fe2+ is a known catalyst for ROS production </w:t>
      </w:r>
      <w:r>
        <w:rPr>
          <w:i/>
          <w:iCs/>
        </w:rPr>
        <w:fldChar w:fldCharType="begin">
          <w:fldData xml:space="preserve">PEVuZE5vdGU+PENpdGU+PEF1dGhvcj5QYXNxdWE8L0F1dGhvcj48WWVhcj4yMDE3PC9ZZWFyPjxS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==
</w:fldData>
        </w:fldChar>
      </w:r>
      <w:r>
        <w:rPr>
          <w:i/>
          <w:iCs/>
        </w:rPr>
        <w:instrText xml:space="preserve"> ADDIN EN.CITE </w:instrText>
      </w:r>
      <w:r>
        <w:rPr>
          <w:i/>
          <w:iCs/>
        </w:rPr>
        <w:fldChar w:fldCharType="begin">
          <w:fldData xml:space="preserve">PEVuZE5vdGU+PENpdGU+PEF1dGhvcj5QYXNxdWE8L0F1dGhvcj48WWVhcj4yMDE3PC9ZZWFyPjxS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==
</w:fldData>
        </w:fldChar>
      </w:r>
      <w:r>
        <w:rPr>
          <w:i/>
          <w:iCs/>
        </w:rPr>
        <w:instrText xml:space="preserve"> ADDIN EN.CITE.DATA </w:instrText>
      </w:r>
      <w:r>
        <w:rPr>
          <w:i/>
          <w:iCs/>
        </w:rPr>
      </w:r>
      <w:r>
        <w:rPr>
          <w:i/>
          <w:iCs/>
        </w:rPr>
        <w:fldChar w:fldCharType="end"/>
      </w:r>
      <w:r>
        <w:rPr>
          <w:i/>
          <w:iCs/>
        </w:rPr>
      </w:r>
      <w:r>
        <w:rPr>
          <w:i/>
          <w:iCs/>
        </w:rPr>
        <w:fldChar w:fldCharType="separate"/>
      </w:r>
      <w:r>
        <w:rPr>
          <w:i/>
          <w:iCs/>
          <w:noProof/>
        </w:rPr>
        <w:t>[12]</w:t>
      </w:r>
      <w:r>
        <w:rPr>
          <w:i/>
          <w:iCs/>
        </w:rPr>
        <w:fldChar w:fldCharType="end"/>
      </w:r>
      <w:r>
        <w:rPr>
          <w:i/>
          <w:iCs/>
        </w:rPr>
        <w:t xml:space="preserve"> its possible that fecA falling under LexA regulon is so that if ROS induced DNA damage occurs, further Fe2+ uptake is suppressed by repressing fecA expression</w:t>
      </w:r>
      <w:r w:rsidR="00F17124">
        <w:rPr>
          <w:i/>
          <w:iCs/>
        </w:rPr>
        <w:t xml:space="preserve"> thus limiting further DNA damage.</w:t>
      </w:r>
    </w:p>
    <w:p w14:paraId="1B668AAB" w14:textId="77777777" w:rsidR="007C119D" w:rsidRDefault="007C119D" w:rsidP="007C119D">
      <w:r>
        <w:t>czcR_3</w:t>
      </w:r>
    </w:p>
    <w:p w14:paraId="47E2822F" w14:textId="77777777" w:rsidR="007C119D" w:rsidRDefault="007C119D" w:rsidP="007C119D">
      <w:r>
        <w:t>Cluster_66703</w:t>
      </w:r>
      <w:r>
        <w:tab/>
        <w:t>ColR</w:t>
      </w:r>
      <w:r>
        <w:tab/>
        <w:t>182</w:t>
      </w:r>
      <w:r>
        <w:tab/>
        <w:t>17.033</w:t>
      </w:r>
      <w:r>
        <w:tab/>
        <w:t>1.613</w:t>
      </w:r>
    </w:p>
    <w:p w14:paraId="6C6B4C43" w14:textId="0FD154A3" w:rsidR="0058656C" w:rsidRDefault="007C119D" w:rsidP="007C119D">
      <w:r>
        <w:t>Cluster_68396</w:t>
      </w:r>
      <w:r>
        <w:tab/>
        <w:t>CueR</w:t>
      </w:r>
      <w:r>
        <w:tab/>
        <w:t>182</w:t>
      </w:r>
      <w:r>
        <w:tab/>
        <w:t>0.549</w:t>
      </w:r>
      <w:r>
        <w:tab/>
        <w:t>1.613</w:t>
      </w:r>
    </w:p>
    <w:p w14:paraId="5C65D361" w14:textId="4105D34D" w:rsidR="00D104B4" w:rsidRDefault="00153AEC" w:rsidP="007C119D">
      <w:r>
        <w:t xml:space="preserve">czcR_3 is the effector component of a two component system for metal ion resistance – when the corresponding czcRS detects high concentrations of ions like Zn2+, Cu2+,Co2+ and Cd2+ it </w:t>
      </w:r>
      <w:r>
        <w:lastRenderedPageBreak/>
        <w:t>phosphorylates and activates czcR_3 allowing it to promote expression of genes for the efflux pump czcCBA that exports said ions</w:t>
      </w:r>
      <w:r w:rsidR="007C1BEE">
        <w:fldChar w:fldCharType="begin">
          <w:fldData xml:space="preserve">PEVuZE5vdGU+PENpdGU+PEF1dGhvcj5MaXU8L0F1dGhvcj48WWVhcj4yMDE1PC9ZZWFyPjxSZWNO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</w:fldData>
        </w:fldChar>
      </w:r>
      <w:r w:rsidR="003A41A3">
        <w:instrText xml:space="preserve"> ADDIN EN.CITE </w:instrText>
      </w:r>
      <w:r w:rsidR="003A41A3">
        <w:fldChar w:fldCharType="begin">
          <w:fldData xml:space="preserve">PEVuZE5vdGU+PENpdGU+PEF1dGhvcj5MaXU8L0F1dGhvcj48WWVhcj4yMDE1PC9ZZWFyPjxSZWNO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</w:fldData>
        </w:fldChar>
      </w:r>
      <w:r w:rsidR="003A41A3">
        <w:instrText xml:space="preserve"> ADDIN EN.CITE.DATA </w:instrText>
      </w:r>
      <w:r w:rsidR="003A41A3">
        <w:fldChar w:fldCharType="end"/>
      </w:r>
      <w:r w:rsidR="007C1BEE">
        <w:fldChar w:fldCharType="separate"/>
      </w:r>
      <w:r w:rsidR="003A41A3">
        <w:rPr>
          <w:noProof/>
        </w:rPr>
        <w:t>[27, 28]</w:t>
      </w:r>
      <w:r w:rsidR="007C1BEE">
        <w:fldChar w:fldCharType="end"/>
      </w:r>
      <w:r>
        <w:t>.</w:t>
      </w:r>
    </w:p>
    <w:p w14:paraId="6D55204B" w14:textId="77777777" w:rsidR="006B4D33" w:rsidRDefault="00D104B4" w:rsidP="007C119D">
      <w:pPr>
        <w:pBdr>
          <w:bottom w:val="thinThickThinMediumGap" w:sz="18" w:space="1" w:color="auto"/>
        </w:pBdr>
        <w:rPr>
          <w:i/>
          <w:iCs/>
        </w:rPr>
      </w:pPr>
      <w:r>
        <w:rPr>
          <w:i/>
          <w:iCs/>
        </w:rPr>
        <w:t>Hypothesis: Both ColR and CueR perform positive regulation with the only major difference being the cause of activation, with ColR being activated in response to Zn2+(and Fe/Mn/Cd to lesser extent) whilst CueR responds to Cu2+. All of these are ions that the czcCBA pump exports and czcR_3 is activated in response to</w:t>
      </w:r>
      <w:r w:rsidR="00441BD6">
        <w:rPr>
          <w:i/>
          <w:iCs/>
        </w:rPr>
        <w:t xml:space="preserve">. This idea is purely a theory with weak basis, but its possible that czcR_3 falls under the ColR regulon in a strain where Cu2+ is ubiquitous thus poses major risk to the cell whilst it falls under the CueR regulon where Cu2+ is </w:t>
      </w:r>
      <w:proofErr w:type="gramStart"/>
      <w:r w:rsidR="00441BD6">
        <w:rPr>
          <w:i/>
          <w:iCs/>
        </w:rPr>
        <w:t>more scarce</w:t>
      </w:r>
      <w:proofErr w:type="gramEnd"/>
      <w:r w:rsidR="00441BD6">
        <w:rPr>
          <w:i/>
          <w:iCs/>
        </w:rPr>
        <w:t xml:space="preserve"> so as to avoid Cu2+ being exported from the cell in response to Zn/Fe/Co/Cd like it would’ve been under ColR regulation.</w:t>
      </w:r>
      <w:r w:rsidR="00167589">
        <w:rPr>
          <w:i/>
          <w:iCs/>
        </w:rPr>
        <w:t xml:space="preserve"> </w:t>
      </w:r>
      <w:proofErr w:type="gramStart"/>
      <w:r w:rsidR="00167589">
        <w:rPr>
          <w:i/>
          <w:iCs/>
        </w:rPr>
        <w:t>However</w:t>
      </w:r>
      <w:proofErr w:type="gramEnd"/>
      <w:r w:rsidR="00167589">
        <w:rPr>
          <w:i/>
          <w:iCs/>
        </w:rPr>
        <w:t xml:space="preserve"> this raises the issue of how the metal ions are handled in the czcR_3 CueR regulon strain given the cell would only respond if Cu2+ was high, ignoring if any of the other ions were high.</w:t>
      </w:r>
    </w:p>
    <w:p w14:paraId="6AC6722E" w14:textId="77777777" w:rsidR="009628AC" w:rsidRDefault="00153AEC" w:rsidP="009628AC">
      <w:r>
        <w:t xml:space="preserve"> </w:t>
      </w:r>
      <w:r w:rsidR="009628AC">
        <w:t>fumC_1</w:t>
      </w:r>
    </w:p>
    <w:p w14:paraId="5A173D3B" w14:textId="77777777" w:rsidR="009628AC" w:rsidRDefault="009628AC" w:rsidP="009628AC">
      <w:r>
        <w:t>Cluster_44208</w:t>
      </w:r>
      <w:r>
        <w:tab/>
        <w:t>Fur</w:t>
      </w:r>
      <w:r>
        <w:tab/>
        <w:t>204</w:t>
      </w:r>
      <w:r>
        <w:tab/>
        <w:t>16.176</w:t>
      </w:r>
      <w:r>
        <w:tab/>
        <w:t>2.174</w:t>
      </w:r>
    </w:p>
    <w:p w14:paraId="1E0B3839" w14:textId="12CE325D" w:rsidR="005B4DF3" w:rsidRDefault="009628AC" w:rsidP="009628AC">
      <w:r>
        <w:t>Cluster_80552</w:t>
      </w:r>
      <w:r>
        <w:tab/>
        <w:t>AmrZ</w:t>
      </w:r>
      <w:r>
        <w:tab/>
        <w:t>204</w:t>
      </w:r>
      <w:r>
        <w:tab/>
        <w:t>26.961</w:t>
      </w:r>
      <w:r>
        <w:tab/>
        <w:t>2.174</w:t>
      </w:r>
    </w:p>
    <w:p w14:paraId="0B6EC360" w14:textId="37021AFA" w:rsidR="009628AC" w:rsidRDefault="00E34839" w:rsidP="009628AC">
      <w:r>
        <w:t>fumC_1 encodes fumarase, a component of the TCA cycle which converts fumerate to malate using H2O. For an unclear reason, fumC_1 is upregulated in P.Aeruginosa cells under iron deprivation, a paper hypothesised that upregulating fumC may be to increase energy production for alginate production which seems to promote iron uptake but no conclusion could be reached</w:t>
      </w:r>
      <w:r w:rsidR="00BB58B5">
        <w:fldChar w:fldCharType="begin">
          <w:fldData xml:space="preserve">PEVuZE5vdGU+PENpdGU+PEF1dGhvcj5IYXNzZXR0PC9BdXRob3I+PFllYXI+MTk5NzwvWWVhcj48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</w:fldData>
        </w:fldChar>
      </w:r>
      <w:r w:rsidR="003A41A3">
        <w:instrText xml:space="preserve"> ADDIN EN.CITE </w:instrText>
      </w:r>
      <w:r w:rsidR="003A41A3">
        <w:fldChar w:fldCharType="begin">
          <w:fldData xml:space="preserve">PEVuZE5vdGU+PENpdGU+PEF1dGhvcj5IYXNzZXR0PC9BdXRob3I+PFllYXI+MTk5NzwvWWVhcj48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</w:fldData>
        </w:fldChar>
      </w:r>
      <w:r w:rsidR="003A41A3">
        <w:instrText xml:space="preserve"> ADDIN EN.CITE.DATA </w:instrText>
      </w:r>
      <w:r w:rsidR="003A41A3">
        <w:fldChar w:fldCharType="end"/>
      </w:r>
      <w:r w:rsidR="00BB58B5">
        <w:fldChar w:fldCharType="separate"/>
      </w:r>
      <w:r w:rsidR="003A41A3">
        <w:rPr>
          <w:noProof/>
        </w:rPr>
        <w:t>[29]</w:t>
      </w:r>
      <w:r w:rsidR="00BB58B5">
        <w:fldChar w:fldCharType="end"/>
      </w:r>
      <w:r>
        <w:t xml:space="preserve">. </w:t>
      </w:r>
    </w:p>
    <w:p w14:paraId="425EC373" w14:textId="430BD14E" w:rsidR="00E34839" w:rsidRDefault="00E34839" w:rsidP="009628AC">
      <w:pPr>
        <w:pBdr>
          <w:bottom w:val="thinThickThinMediumGap" w:sz="18" w:space="1" w:color="auto"/>
        </w:pBdr>
        <w:rPr>
          <w:i/>
          <w:iCs/>
        </w:rPr>
      </w:pPr>
      <w:r>
        <w:rPr>
          <w:i/>
          <w:iCs/>
        </w:rPr>
        <w:t xml:space="preserve">Hypothesis: </w:t>
      </w:r>
      <w:r w:rsidR="00FE164C">
        <w:rPr>
          <w:i/>
          <w:iCs/>
        </w:rPr>
        <w:t xml:space="preserve">Fur is a repressor, AmrZ is a repressor and activator. Fur represses in response to Fe2+ whilst AmrZ in response to excessive alginate capsule content. Both conditions are major factors in the paper describing fumC, Fur seems to line up with what the paper said of iron deprivation promoting fumC expression given that if iron is high </w:t>
      </w:r>
      <w:proofErr w:type="gramStart"/>
      <w:r w:rsidR="00FE164C">
        <w:rPr>
          <w:i/>
          <w:iCs/>
        </w:rPr>
        <w:t>concentration</w:t>
      </w:r>
      <w:proofErr w:type="gramEnd"/>
      <w:r w:rsidR="00FE164C">
        <w:rPr>
          <w:i/>
          <w:iCs/>
        </w:rPr>
        <w:t xml:space="preserve"> then Fur would be actively repressing fumC_1 in our data. Alginate induced repression of fumC_1 may simply be an alternative mode of regulation without advantage or </w:t>
      </w:r>
      <w:proofErr w:type="gramStart"/>
      <w:r w:rsidR="00FE164C">
        <w:rPr>
          <w:i/>
          <w:iCs/>
        </w:rPr>
        <w:t>disadvantage</w:t>
      </w:r>
      <w:proofErr w:type="gramEnd"/>
      <w:r w:rsidR="00FE164C">
        <w:rPr>
          <w:i/>
          <w:iCs/>
        </w:rPr>
        <w:t xml:space="preserve"> but this seems unlikely. Perhaps the Fur fumC_1 regulon occurs in a strain where Fe2+ concentrations are low or fluctuating, whereas the AmrZ fumC_1 regulon occurs in a strain where Fe2+ is constantly high or low thus cannot be used as a regulator of alginate production so the cell instead relies on measuring the alginate content itself.</w:t>
      </w:r>
      <w:r w:rsidR="00E2708E">
        <w:rPr>
          <w:i/>
          <w:iCs/>
        </w:rPr>
        <w:t xml:space="preserve"> The </w:t>
      </w:r>
      <w:proofErr w:type="gramStart"/>
      <w:r w:rsidR="00E2708E">
        <w:rPr>
          <w:i/>
          <w:iCs/>
        </w:rPr>
        <w:t>issues</w:t>
      </w:r>
      <w:proofErr w:type="gramEnd"/>
      <w:r w:rsidR="00E2708E">
        <w:rPr>
          <w:i/>
          <w:iCs/>
        </w:rPr>
        <w:t xml:space="preserve"> with these hypotheses is we don’t know why fumC expression is reliant on Fe2+ concentrations in the first place, and I do not know how alginate production is terminated in </w:t>
      </w:r>
      <w:r w:rsidR="009E0622">
        <w:rPr>
          <w:i/>
          <w:iCs/>
        </w:rPr>
        <w:t>Fur fumC regulon cells if Fe2+ were to remain constantly low concentration.</w:t>
      </w:r>
    </w:p>
    <w:p w14:paraId="27A2F419" w14:textId="77777777" w:rsidR="003A41A3" w:rsidRDefault="003A41A3" w:rsidP="003A41A3">
      <w:r>
        <w:t>oprD_6</w:t>
      </w:r>
    </w:p>
    <w:p w14:paraId="317B34C1" w14:textId="77777777" w:rsidR="003A41A3" w:rsidRDefault="003A41A3" w:rsidP="003A41A3">
      <w:r>
        <w:t>Cluster_4421</w:t>
      </w:r>
      <w:r>
        <w:tab/>
        <w:t>ArgR</w:t>
      </w:r>
      <w:r>
        <w:tab/>
        <w:t>213</w:t>
      </w:r>
      <w:r>
        <w:tab/>
        <w:t>7.042</w:t>
      </w:r>
      <w:r>
        <w:tab/>
        <w:t>0.98</w:t>
      </w:r>
    </w:p>
    <w:p w14:paraId="5EA3A980" w14:textId="77777777" w:rsidR="003A41A3" w:rsidRDefault="003A41A3" w:rsidP="003A41A3">
      <w:r>
        <w:t>Cluster_11358</w:t>
      </w:r>
      <w:r>
        <w:tab/>
        <w:t>ColR</w:t>
      </w:r>
      <w:r>
        <w:tab/>
        <w:t>213</w:t>
      </w:r>
      <w:r>
        <w:tab/>
        <w:t>0.469</w:t>
      </w:r>
      <w:r>
        <w:tab/>
        <w:t>0.98</w:t>
      </w:r>
    </w:p>
    <w:p w14:paraId="4B6D29EA" w14:textId="7433A61B" w:rsidR="003A41A3" w:rsidRDefault="003A41A3" w:rsidP="003A41A3">
      <w:r>
        <w:t>Cluster_97363</w:t>
      </w:r>
      <w:r>
        <w:tab/>
        <w:t>Zur</w:t>
      </w:r>
      <w:r>
        <w:tab/>
        <w:t>213</w:t>
      </w:r>
      <w:r>
        <w:tab/>
        <w:t>0.469</w:t>
      </w:r>
      <w:r>
        <w:tab/>
        <w:t>0.98</w:t>
      </w:r>
    </w:p>
    <w:p w14:paraId="7C784C25" w14:textId="2147E6BA" w:rsidR="003A41A3" w:rsidRDefault="003A41A3" w:rsidP="003A41A3">
      <w:r>
        <w:t>oprD_6</w:t>
      </w:r>
      <w:r w:rsidR="003B1945">
        <w:t xml:space="preserve"> encodes an outer membrane </w:t>
      </w:r>
      <w:proofErr w:type="gramStart"/>
      <w:r w:rsidR="003B1945">
        <w:t>porin(</w:t>
      </w:r>
      <w:proofErr w:type="gramEnd"/>
      <w:r w:rsidR="003B1945">
        <w:t>or subunit thereof) called oprD whose endogenous function is to act as a channel for basic amino acids and select small peptides. However it is also a means for antibiotics like carbapenem to enter the cell – downregulation or select mutations to oprD confers resistance to such antibiotics</w:t>
      </w:r>
      <w:r w:rsidR="003B1945">
        <w:fldChar w:fldCharType="begin"/>
      </w:r>
      <w:r w:rsidR="003B1945">
        <w:instrText xml:space="preserve"> ADDIN EN.CITE &lt;EndNote&gt;&lt;Cite&gt;&lt;Author&gt;Li&lt;/Author&gt;&lt;Year&gt;2012&lt;/Year&gt;&lt;RecNum&gt;40&lt;/RecNum&gt;&lt;DisplayText&gt;[30]&lt;/DisplayText&gt;&lt;record&gt;&lt;rec-number&gt;40&lt;/rec-number&gt;&lt;foreign-keys&gt;&lt;key app="EN" db-id="zea5tt2fxwtf23etfthxf5wa2pvv0sptzt2v" timestamp="1670958497"&gt;40&lt;/key&gt;&lt;/foreign-keys&gt;&lt;ref-type name="Journal Article"&gt;17&lt;/ref-type&gt;&lt;contributors&gt;&lt;authors&gt;&lt;author&gt;Li, H.&lt;/author&gt;&lt;author&gt;Luo, Y. F.&lt;/author&gt;&lt;author&gt;Williams, B. J.&lt;/author&gt;&lt;author&gt;Blackwell, T. S.&lt;/author&gt;&lt;author&gt;Xie, C. M.&lt;/author&gt;&lt;/authors&gt;&lt;/contributors&gt;&lt;auth-address&gt;Division of Respiratory Medicine, The First Affiliated Hospital of Sun Yat-sen University, Guangzhou, Guangdong 510080, China.&lt;/auth-address&gt;&lt;titles&gt;&lt;title&gt;Structure and function of OprD protein in Pseudomonas aeruginosa: from antibiotic resistance to novel therapies&lt;/title&gt;&lt;secondary-title&gt;Int J Med Microbiol&lt;/secondary-title&gt;&lt;/titles&gt;&lt;periodical&gt;&lt;full-title&gt;Int J Med Microbiol&lt;/full-title&gt;&lt;/periodical&gt;&lt;pages&gt;63-8&lt;/pages&gt;&lt;volume&gt;302&lt;/volume&gt;&lt;number&gt;2&lt;/number&gt;&lt;edition&gt;20120105&lt;/edition&gt;&lt;keywords&gt;&lt;keyword&gt;Amino Acids/metabolism&lt;/keyword&gt;&lt;keyword&gt;Biological Transport/drug effects&lt;/keyword&gt;&lt;keyword&gt;Drug Resistance, Bacterial/genetics&lt;/keyword&gt;&lt;keyword&gt;Gene Expression Regulation, Bacterial&lt;/keyword&gt;&lt;keyword&gt;Humans&lt;/keyword&gt;&lt;keyword&gt;Imipenem/metabolism/therapeutic use&lt;/keyword&gt;&lt;keyword&gt;Porins/*chemistry/*metabolism&lt;/keyword&gt;&lt;keyword&gt;Pseudomonas Infections/drug therapy&lt;/keyword&gt;&lt;keyword&gt;Pseudomonas aeruginosa/*chemistry/genetics/*metabolism&lt;/keyword&gt;&lt;/keywords&gt;&lt;dates&gt;&lt;year&gt;2012&lt;/year&gt;&lt;pub-dates&gt;&lt;date&gt;Mar&lt;/date&gt;&lt;/pub-dates&gt;&lt;/dates&gt;&lt;isbn&gt;1438-4221 (Print)&amp;#xD;1438-4221&lt;/isbn&gt;&lt;accession-num&gt;22226846&lt;/accession-num&gt;&lt;urls&gt;&lt;/urls&gt;&lt;custom2&gt;PMC3831278&lt;/custom2&gt;&lt;custom6&gt;NIHMS396559&lt;/custom6&gt;&lt;electronic-resource-num&gt;10.1016/j.ijmm.2011.10.001&lt;/electronic-resource-num&gt;&lt;remote-database-provider&gt;NLM&lt;/remote-database-provider&gt;&lt;language&gt;eng&lt;/language&gt;&lt;/record&gt;&lt;/Cite&gt;&lt;/EndNote&gt;</w:instrText>
      </w:r>
      <w:r w:rsidR="003B1945">
        <w:fldChar w:fldCharType="separate"/>
      </w:r>
      <w:r w:rsidR="003B1945">
        <w:rPr>
          <w:noProof/>
        </w:rPr>
        <w:t>[30]</w:t>
      </w:r>
      <w:r w:rsidR="003B1945">
        <w:fldChar w:fldCharType="end"/>
      </w:r>
      <w:r w:rsidR="003B1945">
        <w:t>.</w:t>
      </w:r>
    </w:p>
    <w:p w14:paraId="08AD3509" w14:textId="57CA1486" w:rsidR="005B4DF3" w:rsidRPr="00AD5E1A" w:rsidRDefault="003B1945" w:rsidP="00224662">
      <w:pPr>
        <w:rPr>
          <w:i/>
          <w:iCs/>
        </w:rPr>
      </w:pPr>
      <w:r>
        <w:rPr>
          <w:i/>
          <w:iCs/>
        </w:rPr>
        <w:t xml:space="preserve">Hypothesis: ArgR and Zur are repressors whilst ColR seems to be an activator. ArgR and Zur differ in activation requirements – the former activated by binding Arginine, the latter by binding Zinc. ColR is </w:t>
      </w:r>
      <w:r>
        <w:rPr>
          <w:i/>
          <w:iCs/>
        </w:rPr>
        <w:lastRenderedPageBreak/>
        <w:t>activated by ColS in presence of Zn and other ions. Given that oprD is an antibiotic means of entry, it could be that oprD falls under the ColR regulon in a strain not exposed to such antibiotics thus didn’t adapt or has a means of adaptation outside of differing transcription factor regulation.</w:t>
      </w:r>
      <w:r w:rsidR="00C02715">
        <w:rPr>
          <w:i/>
          <w:iCs/>
        </w:rPr>
        <w:t xml:space="preserve"> It makes sense that it falls under the ArgR regulon given that arginine is a basic amino acid, which oprD would transport, therefore once sufficient Arginine is obtained oprD would be downregulated until further arginine is needed. I’m uncertain of the reason it falls under the Zur regulon, its possible that zinc could enter the cell through oprD, given its small size and positive charge, and could therefore serve as a means of negative feedback on oprD expression. Zur could also serve as a “</w:t>
      </w:r>
      <w:proofErr w:type="gramStart"/>
      <w:r w:rsidR="00C02715">
        <w:rPr>
          <w:i/>
          <w:iCs/>
        </w:rPr>
        <w:t>more strict</w:t>
      </w:r>
      <w:proofErr w:type="gramEnd"/>
      <w:r w:rsidR="00C02715">
        <w:rPr>
          <w:i/>
          <w:iCs/>
        </w:rPr>
        <w:t>” form of repression compared to ArgR as due to its small size and alternate routes of entry, zinc will enter the cell more rapidly than arginine and possibly reach higher concentrations, resulting in longer periods of oprD repression that could serve as an antibiotic resistance mechanism, though this reasoning seems unlikely</w:t>
      </w:r>
      <w:r w:rsidR="00EE48D4">
        <w:rPr>
          <w:i/>
          <w:iCs/>
        </w:rPr>
        <w:t>.</w:t>
      </w:r>
    </w:p>
    <w:p w14:paraId="19DB0A04" w14:textId="1129B8A0" w:rsidR="00C35AED" w:rsidRPr="00835EEA" w:rsidRDefault="00835EEA" w:rsidP="00835EEA">
      <w:pPr>
        <w:pStyle w:val="Heading1"/>
        <w:rPr>
          <w:b/>
          <w:bCs/>
          <w:u w:val="single"/>
        </w:rPr>
      </w:pPr>
      <w:r>
        <w:rPr>
          <w:b/>
          <w:bCs/>
          <w:u w:val="single"/>
        </w:rPr>
        <w:t>References</w:t>
      </w:r>
    </w:p>
    <w:p w14:paraId="331C771D" w14:textId="77777777" w:rsidR="003B1945" w:rsidRPr="003B1945" w:rsidRDefault="00C35AED" w:rsidP="003B1945">
      <w:pPr>
        <w:pStyle w:val="EndNoteBibliography"/>
        <w:spacing w:after="0"/>
        <w:ind w:left="720" w:hanging="720"/>
      </w:pPr>
      <w:r>
        <w:fldChar w:fldCharType="begin"/>
      </w:r>
      <w:r>
        <w:instrText xml:space="preserve"> ADDIN EN.REFLIST </w:instrText>
      </w:r>
      <w:r>
        <w:fldChar w:fldCharType="separate"/>
      </w:r>
      <w:r w:rsidR="003B1945" w:rsidRPr="003B1945">
        <w:t>1.</w:t>
      </w:r>
      <w:r w:rsidR="003B1945" w:rsidRPr="003B1945">
        <w:tab/>
        <w:t xml:space="preserve">Ainsaar, K., et al., </w:t>
      </w:r>
      <w:r w:rsidR="003B1945" w:rsidRPr="003B1945">
        <w:rPr>
          <w:i/>
        </w:rPr>
        <w:t>The ColRS signal transduction system responds to the excess of external zinc, iron, manganese, and cadmium.</w:t>
      </w:r>
      <w:r w:rsidR="003B1945" w:rsidRPr="003B1945">
        <w:t xml:space="preserve"> BMC Microbiology, 2014. </w:t>
      </w:r>
      <w:r w:rsidR="003B1945" w:rsidRPr="003B1945">
        <w:rPr>
          <w:b/>
        </w:rPr>
        <w:t>14</w:t>
      </w:r>
      <w:r w:rsidR="003B1945" w:rsidRPr="003B1945">
        <w:t>(1): p. 162.</w:t>
      </w:r>
    </w:p>
    <w:p w14:paraId="5C666EFC" w14:textId="77777777" w:rsidR="003B1945" w:rsidRPr="003B1945" w:rsidRDefault="003B1945" w:rsidP="003B1945">
      <w:pPr>
        <w:pStyle w:val="EndNoteBibliography"/>
        <w:spacing w:after="0"/>
        <w:ind w:left="720" w:hanging="720"/>
      </w:pPr>
      <w:r w:rsidRPr="003B1945">
        <w:t>2.</w:t>
      </w:r>
      <w:r w:rsidRPr="003B1945">
        <w:tab/>
        <w:t xml:space="preserve">Kivistik, P.A., et al., </w:t>
      </w:r>
      <w:r w:rsidRPr="003B1945">
        <w:rPr>
          <w:i/>
        </w:rPr>
        <w:t>The ColRS two-component system regulates membrane functions and protects Pseudomonas putida against phenol.</w:t>
      </w:r>
      <w:r w:rsidRPr="003B1945">
        <w:t xml:space="preserve"> J Bacteriol, 2006. </w:t>
      </w:r>
      <w:r w:rsidRPr="003B1945">
        <w:rPr>
          <w:b/>
        </w:rPr>
        <w:t>188</w:t>
      </w:r>
      <w:r w:rsidRPr="003B1945">
        <w:t>(23): p. 8109-17.</w:t>
      </w:r>
    </w:p>
    <w:p w14:paraId="3DE20977" w14:textId="77777777" w:rsidR="003B1945" w:rsidRPr="003B1945" w:rsidRDefault="003B1945" w:rsidP="003B1945">
      <w:pPr>
        <w:pStyle w:val="EndNoteBibliography"/>
        <w:spacing w:after="0"/>
        <w:ind w:left="720" w:hanging="720"/>
      </w:pPr>
      <w:r w:rsidRPr="003B1945">
        <w:t>3.</w:t>
      </w:r>
      <w:r w:rsidRPr="003B1945">
        <w:tab/>
        <w:t xml:space="preserve">Abella, M., et al., </w:t>
      </w:r>
      <w:r w:rsidRPr="003B1945">
        <w:rPr>
          <w:i/>
        </w:rPr>
        <w:t>Cohabitation of two different lexA regulons in Pseudomonas putida.</w:t>
      </w:r>
      <w:r w:rsidRPr="003B1945">
        <w:t xml:space="preserve"> J Bacteriol, 2007. </w:t>
      </w:r>
      <w:r w:rsidRPr="003B1945">
        <w:rPr>
          <w:b/>
        </w:rPr>
        <w:t>189</w:t>
      </w:r>
      <w:r w:rsidRPr="003B1945">
        <w:t>(24): p. 8855-62.</w:t>
      </w:r>
    </w:p>
    <w:p w14:paraId="68971E48" w14:textId="77777777" w:rsidR="003B1945" w:rsidRPr="003B1945" w:rsidRDefault="003B1945" w:rsidP="003B1945">
      <w:pPr>
        <w:pStyle w:val="EndNoteBibliography"/>
        <w:spacing w:after="0"/>
        <w:ind w:left="720" w:hanging="720"/>
      </w:pPr>
      <w:r w:rsidRPr="003B1945">
        <w:t>4.</w:t>
      </w:r>
      <w:r w:rsidRPr="003B1945">
        <w:tab/>
        <w:t xml:space="preserve">Calero, S., X. Garriga, and J. Barbé, </w:t>
      </w:r>
      <w:r w:rsidRPr="003B1945">
        <w:rPr>
          <w:i/>
        </w:rPr>
        <w:t>Analysis of the DNA damage-mediated induction of Pseudomonas putida and Pseudomonas aeruginosa lexA genes.</w:t>
      </w:r>
      <w:r w:rsidRPr="003B1945">
        <w:t xml:space="preserve"> FEMS Microbiol Lett, 1993. </w:t>
      </w:r>
      <w:r w:rsidRPr="003B1945">
        <w:rPr>
          <w:b/>
        </w:rPr>
        <w:t>110</w:t>
      </w:r>
      <w:r w:rsidRPr="003B1945">
        <w:t>(1): p. 65-70.</w:t>
      </w:r>
    </w:p>
    <w:p w14:paraId="41D6D674" w14:textId="77777777" w:rsidR="003B1945" w:rsidRPr="003B1945" w:rsidRDefault="003B1945" w:rsidP="003B1945">
      <w:pPr>
        <w:pStyle w:val="EndNoteBibliography"/>
        <w:spacing w:after="0"/>
        <w:ind w:left="720" w:hanging="720"/>
      </w:pPr>
      <w:r w:rsidRPr="003B1945">
        <w:t>5.</w:t>
      </w:r>
      <w:r w:rsidRPr="003B1945">
        <w:tab/>
        <w:t xml:space="preserve">Ramsey, D.M., P.J. Baynham, and D.J. Wozniak, </w:t>
      </w:r>
      <w:r w:rsidRPr="003B1945">
        <w:rPr>
          <w:i/>
        </w:rPr>
        <w:t>Binding of Pseudomonas aeruginosa AlgZ to sites upstream of the algZ promoter leads to repression of transcription.</w:t>
      </w:r>
      <w:r w:rsidRPr="003B1945">
        <w:t xml:space="preserve"> J Bacteriol, 2005. </w:t>
      </w:r>
      <w:r w:rsidRPr="003B1945">
        <w:rPr>
          <w:b/>
        </w:rPr>
        <w:t>187</w:t>
      </w:r>
      <w:r w:rsidRPr="003B1945">
        <w:t>(13): p. 4430-43.</w:t>
      </w:r>
    </w:p>
    <w:p w14:paraId="71B09FAF" w14:textId="77777777" w:rsidR="003B1945" w:rsidRPr="003B1945" w:rsidRDefault="003B1945" w:rsidP="003B1945">
      <w:pPr>
        <w:pStyle w:val="EndNoteBibliography"/>
        <w:spacing w:after="0"/>
        <w:ind w:left="720" w:hanging="720"/>
      </w:pPr>
      <w:r w:rsidRPr="003B1945">
        <w:t>6.</w:t>
      </w:r>
      <w:r w:rsidRPr="003B1945">
        <w:tab/>
        <w:t xml:space="preserve">Sautter, R., et al., </w:t>
      </w:r>
      <w:r w:rsidRPr="003B1945">
        <w:rPr>
          <w:i/>
        </w:rPr>
        <w:t>A complex multilevel attack on Pseudomonas aeruginosa algT/U expression and AlgT/U activity results in the loss of alginate production.</w:t>
      </w:r>
      <w:r w:rsidRPr="003B1945">
        <w:t xml:space="preserve"> Gene, 2012. </w:t>
      </w:r>
      <w:r w:rsidRPr="003B1945">
        <w:rPr>
          <w:b/>
        </w:rPr>
        <w:t>498</w:t>
      </w:r>
      <w:r w:rsidRPr="003B1945">
        <w:t>(2): p. 242-253.</w:t>
      </w:r>
    </w:p>
    <w:p w14:paraId="152C8D40" w14:textId="77777777" w:rsidR="003B1945" w:rsidRPr="003B1945" w:rsidRDefault="003B1945" w:rsidP="003B1945">
      <w:pPr>
        <w:pStyle w:val="EndNoteBibliography"/>
        <w:spacing w:after="0"/>
        <w:ind w:left="720" w:hanging="720"/>
      </w:pPr>
      <w:r w:rsidRPr="003B1945">
        <w:t>7.</w:t>
      </w:r>
      <w:r w:rsidRPr="003B1945">
        <w:tab/>
        <w:t xml:space="preserve">Jones, C.J., et al., </w:t>
      </w:r>
      <w:r w:rsidRPr="003B1945">
        <w:rPr>
          <w:i/>
        </w:rPr>
        <w:t>AmrZ Modulates Pseudomonas aeruginosa Biofilm Architecture by Directly Repressing Transcription of the &lt;i&gt;psl&lt;/i&gt; Operon.</w:t>
      </w:r>
      <w:r w:rsidRPr="003B1945">
        <w:t xml:space="preserve"> Journal of Bacteriology, 2013. </w:t>
      </w:r>
      <w:r w:rsidRPr="003B1945">
        <w:rPr>
          <w:b/>
        </w:rPr>
        <w:t>195</w:t>
      </w:r>
      <w:r w:rsidRPr="003B1945">
        <w:t>(8): p. 1637-1644.</w:t>
      </w:r>
    </w:p>
    <w:p w14:paraId="6A7268E9" w14:textId="77777777" w:rsidR="003B1945" w:rsidRPr="003B1945" w:rsidRDefault="003B1945" w:rsidP="003B1945">
      <w:pPr>
        <w:pStyle w:val="EndNoteBibliography"/>
        <w:spacing w:after="0"/>
        <w:ind w:left="720" w:hanging="720"/>
      </w:pPr>
      <w:r w:rsidRPr="003B1945">
        <w:t>8.</w:t>
      </w:r>
      <w:r w:rsidRPr="003B1945">
        <w:tab/>
        <w:t xml:space="preserve">Colmer, J.A. and A.N. Hamood, </w:t>
      </w:r>
      <w:r w:rsidRPr="003B1945">
        <w:rPr>
          <w:i/>
        </w:rPr>
        <w:t>Characterization of ptxS, a Pseudomonas aeruginosa gene which interferes with the effect of the exotoxin A positive regulatory gene, ptxR.</w:t>
      </w:r>
      <w:r w:rsidRPr="003B1945">
        <w:t xml:space="preserve"> Mol Gen Genet, 1998. </w:t>
      </w:r>
      <w:r w:rsidRPr="003B1945">
        <w:rPr>
          <w:b/>
        </w:rPr>
        <w:t>258</w:t>
      </w:r>
      <w:r w:rsidRPr="003B1945">
        <w:t>(3): p. 250-9.</w:t>
      </w:r>
    </w:p>
    <w:p w14:paraId="6701821D" w14:textId="77777777" w:rsidR="003B1945" w:rsidRPr="003B1945" w:rsidRDefault="003B1945" w:rsidP="003B1945">
      <w:pPr>
        <w:pStyle w:val="EndNoteBibliography"/>
        <w:spacing w:after="0"/>
        <w:ind w:left="720" w:hanging="720"/>
      </w:pPr>
      <w:r w:rsidRPr="003B1945">
        <w:t>9.</w:t>
      </w:r>
      <w:r w:rsidRPr="003B1945">
        <w:tab/>
        <w:t xml:space="preserve">Sun, L., et al., </w:t>
      </w:r>
      <w:r w:rsidRPr="003B1945">
        <w:rPr>
          <w:i/>
        </w:rPr>
        <w:t>Characterization of a transcriptional regulator PtxS from Pseudomonas plecoglossicida for regulating 2-ketogluconic acid metabolism.</w:t>
      </w:r>
      <w:r w:rsidRPr="003B1945">
        <w:t xml:space="preserve"> International Journal of Biological Macromolecules, 2021. </w:t>
      </w:r>
      <w:r w:rsidRPr="003B1945">
        <w:rPr>
          <w:b/>
        </w:rPr>
        <w:t>174</w:t>
      </w:r>
      <w:r w:rsidRPr="003B1945">
        <w:t>: p. 330-338.</w:t>
      </w:r>
    </w:p>
    <w:p w14:paraId="10542A97" w14:textId="77777777" w:rsidR="003B1945" w:rsidRPr="003B1945" w:rsidRDefault="003B1945" w:rsidP="003B1945">
      <w:pPr>
        <w:pStyle w:val="EndNoteBibliography"/>
        <w:spacing w:after="0"/>
        <w:ind w:left="720" w:hanging="720"/>
      </w:pPr>
      <w:r w:rsidRPr="003B1945">
        <w:t>10.</w:t>
      </w:r>
      <w:r w:rsidRPr="003B1945">
        <w:tab/>
        <w:t xml:space="preserve">You, Z., et al., </w:t>
      </w:r>
      <w:r w:rsidRPr="003B1945">
        <w:rPr>
          <w:i/>
        </w:rPr>
        <w:t>Purification and characterization of LasR as a DNA-binding protein.</w:t>
      </w:r>
      <w:r w:rsidRPr="003B1945">
        <w:t xml:space="preserve"> FEMS Microbiology Letters, 1996. </w:t>
      </w:r>
      <w:r w:rsidRPr="003B1945">
        <w:rPr>
          <w:b/>
        </w:rPr>
        <w:t>142</w:t>
      </w:r>
      <w:r w:rsidRPr="003B1945">
        <w:t>(2-3): p. 301-307.</w:t>
      </w:r>
    </w:p>
    <w:p w14:paraId="66E8BCFD" w14:textId="77777777" w:rsidR="003B1945" w:rsidRPr="003B1945" w:rsidRDefault="003B1945" w:rsidP="003B1945">
      <w:pPr>
        <w:pStyle w:val="EndNoteBibliography"/>
        <w:spacing w:after="0"/>
        <w:ind w:left="720" w:hanging="720"/>
      </w:pPr>
      <w:r w:rsidRPr="003B1945">
        <w:t>11.</w:t>
      </w:r>
      <w:r w:rsidRPr="003B1945">
        <w:tab/>
        <w:t xml:space="preserve">Gambello, M.J., S. Kaye, and B.H. Iglewski, </w:t>
      </w:r>
      <w:r w:rsidRPr="003B1945">
        <w:rPr>
          <w:i/>
        </w:rPr>
        <w:t>LasR of Pseudomonas aeruginosa is a transcriptional activator of the alkaline protease gene (apr) and an enhancer of exotoxin A expression.</w:t>
      </w:r>
      <w:r w:rsidRPr="003B1945">
        <w:t xml:space="preserve"> Infect Immun, 1993. </w:t>
      </w:r>
      <w:r w:rsidRPr="003B1945">
        <w:rPr>
          <w:b/>
        </w:rPr>
        <w:t>61</w:t>
      </w:r>
      <w:r w:rsidRPr="003B1945">
        <w:t>(4): p. 1180-4.</w:t>
      </w:r>
    </w:p>
    <w:p w14:paraId="6C475107" w14:textId="77777777" w:rsidR="003B1945" w:rsidRPr="003B1945" w:rsidRDefault="003B1945" w:rsidP="003B1945">
      <w:pPr>
        <w:pStyle w:val="EndNoteBibliography"/>
        <w:spacing w:after="0"/>
        <w:ind w:left="720" w:hanging="720"/>
      </w:pPr>
      <w:r w:rsidRPr="003B1945">
        <w:t>12.</w:t>
      </w:r>
      <w:r w:rsidRPr="003B1945">
        <w:tab/>
        <w:t xml:space="preserve">Pasqua, M., et al., </w:t>
      </w:r>
      <w:r w:rsidRPr="003B1945">
        <w:rPr>
          <w:i/>
        </w:rPr>
        <w:t>Ferric Uptake Regulator Fur Is Conditionally Essential in Pseudomonas aeruginosa.</w:t>
      </w:r>
      <w:r w:rsidRPr="003B1945">
        <w:t xml:space="preserve"> J Bacteriol, 2017. </w:t>
      </w:r>
      <w:r w:rsidRPr="003B1945">
        <w:rPr>
          <w:b/>
        </w:rPr>
        <w:t>199</w:t>
      </w:r>
      <w:r w:rsidRPr="003B1945">
        <w:t>(22).</w:t>
      </w:r>
    </w:p>
    <w:p w14:paraId="6ABCFD81" w14:textId="77777777" w:rsidR="003B1945" w:rsidRPr="003B1945" w:rsidRDefault="003B1945" w:rsidP="003B1945">
      <w:pPr>
        <w:pStyle w:val="EndNoteBibliography"/>
        <w:spacing w:after="0"/>
        <w:ind w:left="720" w:hanging="720"/>
      </w:pPr>
      <w:r w:rsidRPr="003B1945">
        <w:t>13.</w:t>
      </w:r>
      <w:r w:rsidRPr="003B1945">
        <w:tab/>
        <w:t xml:space="preserve">Fargier, E., et al., </w:t>
      </w:r>
      <w:r w:rsidRPr="003B1945">
        <w:rPr>
          <w:i/>
        </w:rPr>
        <w:t>MexT Functions as a Redox-Responsive Regulator Modulating Disulfide Stress Resistance in Pseudomonas aeruginosa.</w:t>
      </w:r>
      <w:r w:rsidRPr="003B1945">
        <w:t xml:space="preserve"> Journal of Bacteriology, 2012. </w:t>
      </w:r>
      <w:r w:rsidRPr="003B1945">
        <w:rPr>
          <w:b/>
        </w:rPr>
        <w:t>194</w:t>
      </w:r>
      <w:r w:rsidRPr="003B1945">
        <w:t>(13): p. 3502-3511.</w:t>
      </w:r>
    </w:p>
    <w:p w14:paraId="78FBEA3D" w14:textId="77777777" w:rsidR="003B1945" w:rsidRPr="003B1945" w:rsidRDefault="003B1945" w:rsidP="003B1945">
      <w:pPr>
        <w:pStyle w:val="EndNoteBibliography"/>
        <w:spacing w:after="0"/>
        <w:ind w:left="720" w:hanging="720"/>
      </w:pPr>
      <w:r w:rsidRPr="003B1945">
        <w:t>14.</w:t>
      </w:r>
      <w:r w:rsidRPr="003B1945">
        <w:tab/>
        <w:t xml:space="preserve">Köhler, T., et al., </w:t>
      </w:r>
      <w:r w:rsidRPr="003B1945">
        <w:rPr>
          <w:i/>
        </w:rPr>
        <w:t>Overexpression of the MexEF-OprN multidrug efflux system affects cell-to-cell signaling in Pseudomonas aeruginosa.</w:t>
      </w:r>
      <w:r w:rsidRPr="003B1945">
        <w:t xml:space="preserve"> J Bacteriol, 2001. </w:t>
      </w:r>
      <w:r w:rsidRPr="003B1945">
        <w:rPr>
          <w:b/>
        </w:rPr>
        <w:t>183</w:t>
      </w:r>
      <w:r w:rsidRPr="003B1945">
        <w:t>(18): p. 5213-22.</w:t>
      </w:r>
    </w:p>
    <w:p w14:paraId="4997C04A" w14:textId="77777777" w:rsidR="003B1945" w:rsidRPr="003B1945" w:rsidRDefault="003B1945" w:rsidP="003B1945">
      <w:pPr>
        <w:pStyle w:val="EndNoteBibliography"/>
        <w:spacing w:after="0"/>
        <w:ind w:left="720" w:hanging="720"/>
      </w:pPr>
      <w:r w:rsidRPr="003B1945">
        <w:lastRenderedPageBreak/>
        <w:t>15.</w:t>
      </w:r>
      <w:r w:rsidRPr="003B1945">
        <w:tab/>
        <w:t xml:space="preserve">Tribelli, P.M., et al., </w:t>
      </w:r>
      <w:r w:rsidRPr="003B1945">
        <w:rPr>
          <w:i/>
        </w:rPr>
        <w:t>Core regulon of the global anaerobic regulator Anr targets central metabolism functions in Pseudomonas species.</w:t>
      </w:r>
      <w:r w:rsidRPr="003B1945">
        <w:t xml:space="preserve"> Scientific Reports, 2019. </w:t>
      </w:r>
      <w:r w:rsidRPr="003B1945">
        <w:rPr>
          <w:b/>
        </w:rPr>
        <w:t>9</w:t>
      </w:r>
      <w:r w:rsidRPr="003B1945">
        <w:t>(1): p. 9065.</w:t>
      </w:r>
    </w:p>
    <w:p w14:paraId="430B8F52" w14:textId="77777777" w:rsidR="003B1945" w:rsidRPr="003B1945" w:rsidRDefault="003B1945" w:rsidP="003B1945">
      <w:pPr>
        <w:pStyle w:val="EndNoteBibliography"/>
        <w:spacing w:after="0"/>
        <w:ind w:left="720" w:hanging="720"/>
      </w:pPr>
      <w:r w:rsidRPr="003B1945">
        <w:t>16.</w:t>
      </w:r>
      <w:r w:rsidRPr="003B1945">
        <w:tab/>
        <w:t xml:space="preserve">Dong, Y.-H., et al., </w:t>
      </w:r>
      <w:r w:rsidRPr="003B1945">
        <w:rPr>
          <w:i/>
        </w:rPr>
        <w:t>VqsM, a novel AraC-type global regulator of quorum-sensing signalling and virulence in Pseudomonas aeruginosa.</w:t>
      </w:r>
      <w:r w:rsidRPr="003B1945">
        <w:t xml:space="preserve"> Molecular Microbiology, 2005. </w:t>
      </w:r>
      <w:r w:rsidRPr="003B1945">
        <w:rPr>
          <w:b/>
        </w:rPr>
        <w:t>58</w:t>
      </w:r>
      <w:r w:rsidRPr="003B1945">
        <w:t>(2): p. 552-564.</w:t>
      </w:r>
    </w:p>
    <w:p w14:paraId="6501A62B" w14:textId="77777777" w:rsidR="003B1945" w:rsidRPr="003B1945" w:rsidRDefault="003B1945" w:rsidP="003B1945">
      <w:pPr>
        <w:pStyle w:val="EndNoteBibliography"/>
        <w:spacing w:after="0"/>
        <w:ind w:left="720" w:hanging="720"/>
      </w:pPr>
      <w:r w:rsidRPr="003B1945">
        <w:t>17.</w:t>
      </w:r>
      <w:r w:rsidRPr="003B1945">
        <w:tab/>
        <w:t xml:space="preserve">Carty, N.L., et al., </w:t>
      </w:r>
      <w:r w:rsidRPr="003B1945">
        <w:rPr>
          <w:i/>
        </w:rPr>
        <w:t>PtxR modulates the expression of QS-controlled virulence factors in the Pseudomonas aeruginosa strain PAO1.</w:t>
      </w:r>
      <w:r w:rsidRPr="003B1945">
        <w:t xml:space="preserve"> Molecular Microbiology, 2006. </w:t>
      </w:r>
      <w:r w:rsidRPr="003B1945">
        <w:rPr>
          <w:b/>
        </w:rPr>
        <w:t>61</w:t>
      </w:r>
      <w:r w:rsidRPr="003B1945">
        <w:t>(3): p. 782-794.</w:t>
      </w:r>
    </w:p>
    <w:p w14:paraId="52CFF2F0" w14:textId="77777777" w:rsidR="003B1945" w:rsidRPr="003B1945" w:rsidRDefault="003B1945" w:rsidP="003B1945">
      <w:pPr>
        <w:pStyle w:val="EndNoteBibliography"/>
        <w:spacing w:after="0"/>
        <w:ind w:left="720" w:hanging="720"/>
      </w:pPr>
      <w:r w:rsidRPr="003B1945">
        <w:t>18.</w:t>
      </w:r>
      <w:r w:rsidRPr="003B1945">
        <w:tab/>
        <w:t xml:space="preserve">Gaines, J.M., et al., </w:t>
      </w:r>
      <w:r w:rsidRPr="003B1945">
        <w:rPr>
          <w:i/>
        </w:rPr>
        <w:t>Regulation of the Pseudomonas aeruginosa toxA, regA and ptxR genes by the iron-starvation sigma factor PvdS under reduced levels of oxygen.</w:t>
      </w:r>
      <w:r w:rsidRPr="003B1945">
        <w:t xml:space="preserve"> Microbiology, 2007. </w:t>
      </w:r>
      <w:r w:rsidRPr="003B1945">
        <w:rPr>
          <w:b/>
        </w:rPr>
        <w:t>153</w:t>
      </w:r>
      <w:r w:rsidRPr="003B1945">
        <w:t>(12): p. 4219-4233.</w:t>
      </w:r>
    </w:p>
    <w:p w14:paraId="53A4EE61" w14:textId="77777777" w:rsidR="003B1945" w:rsidRPr="003B1945" w:rsidRDefault="003B1945" w:rsidP="003B1945">
      <w:pPr>
        <w:pStyle w:val="EndNoteBibliography"/>
        <w:spacing w:after="0"/>
        <w:ind w:left="720" w:hanging="720"/>
      </w:pPr>
      <w:r w:rsidRPr="003B1945">
        <w:t>19.</w:t>
      </w:r>
      <w:r w:rsidRPr="003B1945">
        <w:tab/>
        <w:t xml:space="preserve">Guo, Z. and J.E. Houghton, </w:t>
      </w:r>
      <w:r w:rsidRPr="003B1945">
        <w:rPr>
          <w:i/>
        </w:rPr>
        <w:t>PcaR-mediated activation and repression of pca genes from Pseudomonas putida are propagated by its binding to both the −35 and the −10 promoter elements.</w:t>
      </w:r>
      <w:r w:rsidRPr="003B1945">
        <w:t xml:space="preserve"> Molecular Microbiology, 1999. </w:t>
      </w:r>
      <w:r w:rsidRPr="003B1945">
        <w:rPr>
          <w:b/>
        </w:rPr>
        <w:t>32</w:t>
      </w:r>
      <w:r w:rsidRPr="003B1945">
        <w:t>(2): p. 253-263.</w:t>
      </w:r>
    </w:p>
    <w:p w14:paraId="06A788EA" w14:textId="77777777" w:rsidR="003B1945" w:rsidRPr="003B1945" w:rsidRDefault="003B1945" w:rsidP="003B1945">
      <w:pPr>
        <w:pStyle w:val="EndNoteBibliography"/>
        <w:spacing w:after="0"/>
        <w:ind w:left="720" w:hanging="720"/>
      </w:pPr>
      <w:r w:rsidRPr="003B1945">
        <w:t>20.</w:t>
      </w:r>
      <w:r w:rsidRPr="003B1945">
        <w:tab/>
        <w:t xml:space="preserve">Novoa-Aponte, L., D. Ramírez, and J.M. Argüello, </w:t>
      </w:r>
      <w:r w:rsidRPr="003B1945">
        <w:rPr>
          <w:i/>
        </w:rPr>
        <w:t>The interplay of the metallosensor CueR with two distinct CopZ chaperones defines copper homeostasis in Pseudomonas aeruginosa.</w:t>
      </w:r>
      <w:r w:rsidRPr="003B1945">
        <w:t xml:space="preserve"> J Biol Chem, 2019. </w:t>
      </w:r>
      <w:r w:rsidRPr="003B1945">
        <w:rPr>
          <w:b/>
        </w:rPr>
        <w:t>294</w:t>
      </w:r>
      <w:r w:rsidRPr="003B1945">
        <w:t>(13): p. 4934-4945.</w:t>
      </w:r>
    </w:p>
    <w:p w14:paraId="3B58A46E" w14:textId="77777777" w:rsidR="003B1945" w:rsidRPr="003B1945" w:rsidRDefault="003B1945" w:rsidP="003B1945">
      <w:pPr>
        <w:pStyle w:val="EndNoteBibliography"/>
        <w:spacing w:after="0"/>
        <w:ind w:left="720" w:hanging="720"/>
      </w:pPr>
      <w:r w:rsidRPr="003B1945">
        <w:t>21.</w:t>
      </w:r>
      <w:r w:rsidRPr="003B1945">
        <w:tab/>
        <w:t xml:space="preserve">Lu, C.D., et al., </w:t>
      </w:r>
      <w:r w:rsidRPr="003B1945">
        <w:rPr>
          <w:i/>
        </w:rPr>
        <w:t>The ArgR regulatory protein, a helper to the anaerobic regulator ANR during transcriptional activation of the arcD promoter in Pseudomonas aeruginosa.</w:t>
      </w:r>
      <w:r w:rsidRPr="003B1945">
        <w:t xml:space="preserve"> J Bacteriol, 1999. </w:t>
      </w:r>
      <w:r w:rsidRPr="003B1945">
        <w:rPr>
          <w:b/>
        </w:rPr>
        <w:t>181</w:t>
      </w:r>
      <w:r w:rsidRPr="003B1945">
        <w:t>(8): p. 2459-64.</w:t>
      </w:r>
    </w:p>
    <w:p w14:paraId="3E904B9D" w14:textId="77777777" w:rsidR="003B1945" w:rsidRPr="003B1945" w:rsidRDefault="003B1945" w:rsidP="003B1945">
      <w:pPr>
        <w:pStyle w:val="EndNoteBibliography"/>
        <w:spacing w:after="0"/>
        <w:ind w:left="720" w:hanging="720"/>
      </w:pPr>
      <w:r w:rsidRPr="003B1945">
        <w:t>22.</w:t>
      </w:r>
      <w:r w:rsidRPr="003B1945">
        <w:tab/>
        <w:t xml:space="preserve">Schaumburg, C.S. and M. Tan, </w:t>
      </w:r>
      <w:r w:rsidRPr="003B1945">
        <w:rPr>
          <w:i/>
        </w:rPr>
        <w:t>Arginine-dependent gene regulation via the ArgR repressor is species specific in chlamydia.</w:t>
      </w:r>
      <w:r w:rsidRPr="003B1945">
        <w:t xml:space="preserve"> J Bacteriol, 2006. </w:t>
      </w:r>
      <w:r w:rsidRPr="003B1945">
        <w:rPr>
          <w:b/>
        </w:rPr>
        <w:t>188</w:t>
      </w:r>
      <w:r w:rsidRPr="003B1945">
        <w:t>(3): p. 919-27.</w:t>
      </w:r>
    </w:p>
    <w:p w14:paraId="77AE58CC" w14:textId="77777777" w:rsidR="003B1945" w:rsidRPr="003B1945" w:rsidRDefault="003B1945" w:rsidP="003B1945">
      <w:pPr>
        <w:pStyle w:val="EndNoteBibliography"/>
        <w:spacing w:after="0"/>
        <w:ind w:left="720" w:hanging="720"/>
      </w:pPr>
      <w:r w:rsidRPr="003B1945">
        <w:t>23.</w:t>
      </w:r>
      <w:r w:rsidRPr="003B1945">
        <w:tab/>
        <w:t xml:space="preserve">Charlier, D. and I. Bervoets, </w:t>
      </w:r>
      <w:r w:rsidRPr="003B1945">
        <w:rPr>
          <w:i/>
        </w:rPr>
        <w:t>Regulation of arginine biosynthesis, catabolism and transport in Escherichia coli.</w:t>
      </w:r>
      <w:r w:rsidRPr="003B1945">
        <w:t xml:space="preserve"> Amino Acids, 2019. </w:t>
      </w:r>
      <w:r w:rsidRPr="003B1945">
        <w:rPr>
          <w:b/>
        </w:rPr>
        <w:t>51</w:t>
      </w:r>
      <w:r w:rsidRPr="003B1945">
        <w:t>(8): p. 1103-1127.</w:t>
      </w:r>
    </w:p>
    <w:p w14:paraId="1390F825" w14:textId="77777777" w:rsidR="003B1945" w:rsidRPr="003B1945" w:rsidRDefault="003B1945" w:rsidP="003B1945">
      <w:pPr>
        <w:pStyle w:val="EndNoteBibliography"/>
        <w:spacing w:after="0"/>
        <w:ind w:left="720" w:hanging="720"/>
      </w:pPr>
      <w:r w:rsidRPr="003B1945">
        <w:t>24.</w:t>
      </w:r>
      <w:r w:rsidRPr="003B1945">
        <w:tab/>
        <w:t xml:space="preserve">Lu, C.D., Z. Yang, and W. Li, </w:t>
      </w:r>
      <w:r w:rsidRPr="003B1945">
        <w:rPr>
          <w:i/>
        </w:rPr>
        <w:t>Transcriptome analysis of the ArgR regulon in Pseudomonas aeruginosa.</w:t>
      </w:r>
      <w:r w:rsidRPr="003B1945">
        <w:t xml:space="preserve"> J Bacteriol, 2004. </w:t>
      </w:r>
      <w:r w:rsidRPr="003B1945">
        <w:rPr>
          <w:b/>
        </w:rPr>
        <w:t>186</w:t>
      </w:r>
      <w:r w:rsidRPr="003B1945">
        <w:t>(12): p. 3855-61.</w:t>
      </w:r>
    </w:p>
    <w:p w14:paraId="4843C922" w14:textId="77777777" w:rsidR="003B1945" w:rsidRPr="003B1945" w:rsidRDefault="003B1945" w:rsidP="003B1945">
      <w:pPr>
        <w:pStyle w:val="EndNoteBibliography"/>
        <w:spacing w:after="0"/>
        <w:ind w:left="720" w:hanging="720"/>
      </w:pPr>
      <w:r w:rsidRPr="003B1945">
        <w:t>25.</w:t>
      </w:r>
      <w:r w:rsidRPr="003B1945">
        <w:tab/>
        <w:t xml:space="preserve">Ducret, V., et al., </w:t>
      </w:r>
      <w:r w:rsidRPr="003B1945">
        <w:rPr>
          <w:i/>
        </w:rPr>
        <w:t>A Zur-mediated transcriptional regulation of the zinc export system in Pseudomonas aeruginosa.</w:t>
      </w:r>
      <w:r w:rsidRPr="003B1945">
        <w:t xml:space="preserve"> BMC Microbiol, 2023. </w:t>
      </w:r>
      <w:r w:rsidRPr="003B1945">
        <w:rPr>
          <w:b/>
        </w:rPr>
        <w:t>23</w:t>
      </w:r>
      <w:r w:rsidRPr="003B1945">
        <w:t>(1): p. 6.</w:t>
      </w:r>
    </w:p>
    <w:p w14:paraId="5B4DD705" w14:textId="77777777" w:rsidR="003B1945" w:rsidRPr="003B1945" w:rsidRDefault="003B1945" w:rsidP="003B1945">
      <w:pPr>
        <w:pStyle w:val="EndNoteBibliography"/>
        <w:spacing w:after="0"/>
        <w:ind w:left="720" w:hanging="720"/>
      </w:pPr>
      <w:r w:rsidRPr="003B1945">
        <w:t>26.</w:t>
      </w:r>
      <w:r w:rsidRPr="003B1945">
        <w:tab/>
        <w:t xml:space="preserve">Marshall, B., et al., </w:t>
      </w:r>
      <w:r w:rsidRPr="003B1945">
        <w:rPr>
          <w:i/>
        </w:rPr>
        <w:t>Citrate-mediated iron uptake in Pseudomonas aeruginosa: involvement of the citrate-inducible FecA receptor and the FeoB ferrous iron transporter.</w:t>
      </w:r>
      <w:r w:rsidRPr="003B1945">
        <w:t xml:space="preserve"> Microbiology, 2009. </w:t>
      </w:r>
      <w:r w:rsidRPr="003B1945">
        <w:rPr>
          <w:b/>
        </w:rPr>
        <w:t>155</w:t>
      </w:r>
      <w:r w:rsidRPr="003B1945">
        <w:t>(1): p. 305-315.</w:t>
      </w:r>
    </w:p>
    <w:p w14:paraId="434E26DC" w14:textId="77777777" w:rsidR="003B1945" w:rsidRPr="003B1945" w:rsidRDefault="003B1945" w:rsidP="003B1945">
      <w:pPr>
        <w:pStyle w:val="EndNoteBibliography"/>
        <w:spacing w:after="0"/>
        <w:ind w:left="720" w:hanging="720"/>
      </w:pPr>
      <w:r w:rsidRPr="003B1945">
        <w:t>27.</w:t>
      </w:r>
      <w:r w:rsidRPr="003B1945">
        <w:tab/>
        <w:t xml:space="preserve">Liu, P., et al., </w:t>
      </w:r>
      <w:r w:rsidRPr="003B1945">
        <w:rPr>
          <w:i/>
        </w:rPr>
        <w:t>The Role of CzcRS Two-Component Systems in the Heavy Metal Resistance of Pseudomonas putida X4.</w:t>
      </w:r>
      <w:r w:rsidRPr="003B1945">
        <w:t xml:space="preserve"> Int J Mol Sci, 2015. </w:t>
      </w:r>
      <w:r w:rsidRPr="003B1945">
        <w:rPr>
          <w:b/>
        </w:rPr>
        <w:t>16</w:t>
      </w:r>
      <w:r w:rsidRPr="003B1945">
        <w:t>(8): p. 17005-17.</w:t>
      </w:r>
    </w:p>
    <w:p w14:paraId="220A593E" w14:textId="77777777" w:rsidR="003B1945" w:rsidRPr="003B1945" w:rsidRDefault="003B1945" w:rsidP="003B1945">
      <w:pPr>
        <w:pStyle w:val="EndNoteBibliography"/>
        <w:spacing w:after="0"/>
        <w:ind w:left="720" w:hanging="720"/>
      </w:pPr>
      <w:r w:rsidRPr="003B1945">
        <w:t>28.</w:t>
      </w:r>
      <w:r w:rsidRPr="003B1945">
        <w:tab/>
        <w:t xml:space="preserve">Dieppois, G., et al., </w:t>
      </w:r>
      <w:r w:rsidRPr="003B1945">
        <w:rPr>
          <w:i/>
        </w:rPr>
        <w:t>The transcriptional regulator CzcR modulates antibiotic resistance and quorum sensing in Pseudomonas aeruginosa.</w:t>
      </w:r>
      <w:r w:rsidRPr="003B1945">
        <w:t xml:space="preserve"> PLoS One, 2012. </w:t>
      </w:r>
      <w:r w:rsidRPr="003B1945">
        <w:rPr>
          <w:b/>
        </w:rPr>
        <w:t>7</w:t>
      </w:r>
      <w:r w:rsidRPr="003B1945">
        <w:t>(5): p. e38148.</w:t>
      </w:r>
    </w:p>
    <w:p w14:paraId="70B9252B" w14:textId="77777777" w:rsidR="003B1945" w:rsidRPr="003B1945" w:rsidRDefault="003B1945" w:rsidP="003B1945">
      <w:pPr>
        <w:pStyle w:val="EndNoteBibliography"/>
        <w:spacing w:after="0"/>
        <w:ind w:left="720" w:hanging="720"/>
      </w:pPr>
      <w:r w:rsidRPr="003B1945">
        <w:t>29.</w:t>
      </w:r>
      <w:r w:rsidRPr="003B1945">
        <w:tab/>
        <w:t xml:space="preserve">Hassett, D.J., et al., </w:t>
      </w:r>
      <w:r w:rsidRPr="003B1945">
        <w:rPr>
          <w:i/>
        </w:rPr>
        <w:t>Fumarase C activity is elevated in response to iron deprivation and in mucoid, alginate-producing Pseudomonas aeruginosa: cloning and characterization of fumC and purification of native fumC.</w:t>
      </w:r>
      <w:r w:rsidRPr="003B1945">
        <w:t xml:space="preserve"> J Bacteriol, 1997. </w:t>
      </w:r>
      <w:r w:rsidRPr="003B1945">
        <w:rPr>
          <w:b/>
        </w:rPr>
        <w:t>179</w:t>
      </w:r>
      <w:r w:rsidRPr="003B1945">
        <w:t>(5): p. 1442-51.</w:t>
      </w:r>
    </w:p>
    <w:p w14:paraId="1F475AB2" w14:textId="77777777" w:rsidR="003B1945" w:rsidRPr="003B1945" w:rsidRDefault="003B1945" w:rsidP="003B1945">
      <w:pPr>
        <w:pStyle w:val="EndNoteBibliography"/>
        <w:ind w:left="720" w:hanging="720"/>
      </w:pPr>
      <w:r w:rsidRPr="003B1945">
        <w:t>30.</w:t>
      </w:r>
      <w:r w:rsidRPr="003B1945">
        <w:tab/>
        <w:t xml:space="preserve">Li, H., et al., </w:t>
      </w:r>
      <w:r w:rsidRPr="003B1945">
        <w:rPr>
          <w:i/>
        </w:rPr>
        <w:t>Structure and function of OprD protein in Pseudomonas aeruginosa: from antibiotic resistance to novel therapies.</w:t>
      </w:r>
      <w:r w:rsidRPr="003B1945">
        <w:t xml:space="preserve"> Int J Med Microbiol, 2012. </w:t>
      </w:r>
      <w:r w:rsidRPr="003B1945">
        <w:rPr>
          <w:b/>
        </w:rPr>
        <w:t>302</w:t>
      </w:r>
      <w:r w:rsidRPr="003B1945">
        <w:t>(2): p. 63-8.</w:t>
      </w:r>
    </w:p>
    <w:p w14:paraId="6DB87C57" w14:textId="09D3D963" w:rsidR="002D63E8" w:rsidRPr="002D63E8" w:rsidRDefault="00C35AED" w:rsidP="002D63E8">
      <w:r>
        <w:fldChar w:fldCharType="end"/>
      </w:r>
    </w:p>
    <w:sectPr w:rsidR="002D63E8" w:rsidRPr="002D63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F829AD"/>
    <w:multiLevelType w:val="hybridMultilevel"/>
    <w:tmpl w:val="F654B5A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1C811D2"/>
    <w:multiLevelType w:val="hybridMultilevel"/>
    <w:tmpl w:val="AA286E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AA17DF2"/>
    <w:multiLevelType w:val="hybridMultilevel"/>
    <w:tmpl w:val="DDAC8A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2066433">
    <w:abstractNumId w:val="0"/>
  </w:num>
  <w:num w:numId="2" w16cid:durableId="411852548">
    <w:abstractNumId w:val="2"/>
  </w:num>
  <w:num w:numId="3" w16cid:durableId="15703118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a5tt2fxwtf23etfthxf5wa2pvv0sptzt2v&quot;&gt;pputidathesisref&lt;record-ids&gt;&lt;item&gt;32&lt;/item&gt;&lt;item&gt;33&lt;/item&gt;&lt;item&gt;34&lt;/item&gt;&lt;item&gt;35&lt;/item&gt;&lt;item&gt;36&lt;/item&gt;&lt;item&gt;38&lt;/item&gt;&lt;item&gt;40&lt;/item&gt;&lt;item&gt;49&lt;/item&gt;&lt;item&gt;50&lt;/item&gt;&lt;item&gt;51&lt;/item&gt;&lt;item&gt;52&lt;/item&gt;&lt;item&gt;53&lt;/item&gt;&lt;item&gt;55&lt;/item&gt;&lt;item&gt;56&lt;/item&gt;&lt;item&gt;57&lt;/item&gt;&lt;item&gt;58&lt;/item&gt;&lt;item&gt;60&lt;/item&gt;&lt;item&gt;61&lt;/item&gt;&lt;item&gt;63&lt;/item&gt;&lt;item&gt;64&lt;/item&gt;&lt;item&gt;65&lt;/item&gt;&lt;item&gt;66&lt;/item&gt;&lt;item&gt;67&lt;/item&gt;&lt;item&gt;68&lt;/item&gt;&lt;item&gt;71&lt;/item&gt;&lt;item&gt;72&lt;/item&gt;&lt;item&gt;74&lt;/item&gt;&lt;item&gt;75&lt;/item&gt;&lt;item&gt;76&lt;/item&gt;&lt;item&gt;77&lt;/item&gt;&lt;/record-ids&gt;&lt;/item&gt;&lt;/Libraries&gt;"/>
  </w:docVars>
  <w:rsids>
    <w:rsidRoot w:val="00333B90"/>
    <w:rsid w:val="00032695"/>
    <w:rsid w:val="0006508F"/>
    <w:rsid w:val="00080748"/>
    <w:rsid w:val="000A1DC5"/>
    <w:rsid w:val="000E7220"/>
    <w:rsid w:val="000F356C"/>
    <w:rsid w:val="001156FB"/>
    <w:rsid w:val="001229E0"/>
    <w:rsid w:val="00132440"/>
    <w:rsid w:val="00153AEC"/>
    <w:rsid w:val="00167589"/>
    <w:rsid w:val="0018587B"/>
    <w:rsid w:val="001C1A7B"/>
    <w:rsid w:val="001D623F"/>
    <w:rsid w:val="00224662"/>
    <w:rsid w:val="0024526B"/>
    <w:rsid w:val="00270F62"/>
    <w:rsid w:val="002717EA"/>
    <w:rsid w:val="002766B2"/>
    <w:rsid w:val="00281CD0"/>
    <w:rsid w:val="00284CEE"/>
    <w:rsid w:val="002A14B9"/>
    <w:rsid w:val="002D63E8"/>
    <w:rsid w:val="002F70C0"/>
    <w:rsid w:val="00300166"/>
    <w:rsid w:val="003242F7"/>
    <w:rsid w:val="00333B90"/>
    <w:rsid w:val="00384296"/>
    <w:rsid w:val="003A41A3"/>
    <w:rsid w:val="003B1945"/>
    <w:rsid w:val="003D375C"/>
    <w:rsid w:val="00416B18"/>
    <w:rsid w:val="004235C8"/>
    <w:rsid w:val="00441479"/>
    <w:rsid w:val="00441BD6"/>
    <w:rsid w:val="00490325"/>
    <w:rsid w:val="004C6855"/>
    <w:rsid w:val="00530E97"/>
    <w:rsid w:val="00554BE7"/>
    <w:rsid w:val="0055589B"/>
    <w:rsid w:val="0058656C"/>
    <w:rsid w:val="005B4DF3"/>
    <w:rsid w:val="00636F9E"/>
    <w:rsid w:val="00695F4E"/>
    <w:rsid w:val="006B109D"/>
    <w:rsid w:val="006B4D33"/>
    <w:rsid w:val="006C0296"/>
    <w:rsid w:val="006C7B3A"/>
    <w:rsid w:val="0075066A"/>
    <w:rsid w:val="007522FF"/>
    <w:rsid w:val="007C119D"/>
    <w:rsid w:val="007C1BEE"/>
    <w:rsid w:val="007D43D8"/>
    <w:rsid w:val="007D7080"/>
    <w:rsid w:val="007D7CB2"/>
    <w:rsid w:val="007E723F"/>
    <w:rsid w:val="008150C2"/>
    <w:rsid w:val="00835EEA"/>
    <w:rsid w:val="008418BC"/>
    <w:rsid w:val="00857D74"/>
    <w:rsid w:val="008612E5"/>
    <w:rsid w:val="00863B92"/>
    <w:rsid w:val="008A26A5"/>
    <w:rsid w:val="008F6862"/>
    <w:rsid w:val="009139D3"/>
    <w:rsid w:val="009628AC"/>
    <w:rsid w:val="009C0891"/>
    <w:rsid w:val="009D14BC"/>
    <w:rsid w:val="009D4F43"/>
    <w:rsid w:val="009E0622"/>
    <w:rsid w:val="009E42FE"/>
    <w:rsid w:val="00A649D8"/>
    <w:rsid w:val="00A70CF5"/>
    <w:rsid w:val="00A86BEA"/>
    <w:rsid w:val="00AB3526"/>
    <w:rsid w:val="00AC4C52"/>
    <w:rsid w:val="00AD5E1A"/>
    <w:rsid w:val="00B00517"/>
    <w:rsid w:val="00B622FD"/>
    <w:rsid w:val="00B64D01"/>
    <w:rsid w:val="00B908B0"/>
    <w:rsid w:val="00BB01A4"/>
    <w:rsid w:val="00BB58B5"/>
    <w:rsid w:val="00BD53CE"/>
    <w:rsid w:val="00BD6933"/>
    <w:rsid w:val="00BF1B43"/>
    <w:rsid w:val="00C02715"/>
    <w:rsid w:val="00C273E4"/>
    <w:rsid w:val="00C35AED"/>
    <w:rsid w:val="00C54BE7"/>
    <w:rsid w:val="00C83821"/>
    <w:rsid w:val="00D104B4"/>
    <w:rsid w:val="00D62F98"/>
    <w:rsid w:val="00DC6E25"/>
    <w:rsid w:val="00DD5993"/>
    <w:rsid w:val="00E11783"/>
    <w:rsid w:val="00E2708E"/>
    <w:rsid w:val="00E2767D"/>
    <w:rsid w:val="00E34839"/>
    <w:rsid w:val="00E5562C"/>
    <w:rsid w:val="00ED6F64"/>
    <w:rsid w:val="00EE48D4"/>
    <w:rsid w:val="00EF465C"/>
    <w:rsid w:val="00F17124"/>
    <w:rsid w:val="00F33646"/>
    <w:rsid w:val="00F425DD"/>
    <w:rsid w:val="00FA7CD0"/>
    <w:rsid w:val="00FD4973"/>
    <w:rsid w:val="00FE164C"/>
    <w:rsid w:val="00FF5C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064EB8"/>
  <w15:chartTrackingRefBased/>
  <w15:docId w15:val="{5E0A124B-3DDF-4EEB-8489-A07CBFAF1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49D8"/>
    <w:pPr>
      <w:keepNext/>
      <w:keepLines/>
      <w:spacing w:before="240" w:after="0"/>
      <w:outlineLvl w:val="0"/>
    </w:pPr>
    <w:rPr>
      <w:rFonts w:asciiTheme="majorHAnsi" w:eastAsiaTheme="majorEastAsia" w:hAnsiTheme="majorHAnsi"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9D8"/>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333B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3B9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33B90"/>
    <w:pPr>
      <w:ind w:left="720"/>
      <w:contextualSpacing/>
    </w:pPr>
  </w:style>
  <w:style w:type="paragraph" w:customStyle="1" w:styleId="EndNoteBibliographyTitle">
    <w:name w:val="EndNote Bibliography Title"/>
    <w:basedOn w:val="Normal"/>
    <w:link w:val="EndNoteBibliographyTitleChar"/>
    <w:rsid w:val="00C35A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35AED"/>
    <w:rPr>
      <w:rFonts w:ascii="Calibri" w:hAnsi="Calibri" w:cs="Calibri"/>
      <w:noProof/>
      <w:lang w:val="en-US"/>
    </w:rPr>
  </w:style>
  <w:style w:type="paragraph" w:customStyle="1" w:styleId="EndNoteBibliography">
    <w:name w:val="EndNote Bibliography"/>
    <w:basedOn w:val="Normal"/>
    <w:link w:val="EndNoteBibliographyChar"/>
    <w:rsid w:val="00C35A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35AE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97</TotalTime>
  <Pages>5</Pages>
  <Words>3474</Words>
  <Characters>1980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eixeira</dc:creator>
  <cp:keywords/>
  <dc:description/>
  <cp:lastModifiedBy>David Teixeira</cp:lastModifiedBy>
  <cp:revision>88</cp:revision>
  <dcterms:created xsi:type="dcterms:W3CDTF">2022-12-03T16:42:00Z</dcterms:created>
  <dcterms:modified xsi:type="dcterms:W3CDTF">2023-01-17T18:58:00Z</dcterms:modified>
</cp:coreProperties>
</file>